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F720F58" w14:textId="528439B9" w:rsidR="00A16DF7" w:rsidRDefault="00A16DF7">
      <w:pPr>
        <w:rPr>
          <w:lang w:val="en-GB"/>
        </w:rPr>
      </w:pPr>
      <w:r w:rsidRPr="00A16DF7">
        <w:rPr>
          <w:b/>
          <w:lang w:val="en-GB"/>
        </w:rPr>
        <w:t>Supplementary table 1</w:t>
      </w:r>
      <w:r w:rsidRPr="00A16DF7">
        <w:rPr>
          <w:lang w:val="en-GB"/>
        </w:rPr>
        <w:t>: Results of</w:t>
      </w:r>
      <w:r>
        <w:rPr>
          <w:lang w:val="en-GB"/>
        </w:rPr>
        <w:t xml:space="preserve"> t</w:t>
      </w:r>
      <w:r w:rsidRPr="00A16DF7">
        <w:rPr>
          <w:lang w:val="en-GB"/>
        </w:rPr>
        <w:t xml:space="preserve">he </w:t>
      </w:r>
      <w:r w:rsidR="003808B7">
        <w:rPr>
          <w:lang w:val="en-GB"/>
        </w:rPr>
        <w:t xml:space="preserve">hierarchical </w:t>
      </w:r>
      <w:r w:rsidRPr="00A16DF7">
        <w:rPr>
          <w:lang w:val="en-GB"/>
        </w:rPr>
        <w:t>literature review</w:t>
      </w:r>
      <w:r>
        <w:rPr>
          <w:lang w:val="en-GB"/>
        </w:rPr>
        <w:t xml:space="preserve"> displaying</w:t>
      </w:r>
      <w:r w:rsidR="009003E4">
        <w:rPr>
          <w:lang w:val="en-GB"/>
        </w:rPr>
        <w:t xml:space="preserve"> number and proportion of </w:t>
      </w:r>
      <w:r w:rsidR="003808B7">
        <w:rPr>
          <w:lang w:val="en-GB"/>
        </w:rPr>
        <w:t xml:space="preserve">existing </w:t>
      </w:r>
      <w:r w:rsidR="009003E4">
        <w:rPr>
          <w:lang w:val="en-GB"/>
        </w:rPr>
        <w:t xml:space="preserve">rheumatoid arthritis (RA) cohorts and registers items </w:t>
      </w:r>
      <w:r w:rsidR="003F3219">
        <w:rPr>
          <w:lang w:val="en-GB"/>
        </w:rPr>
        <w:t xml:space="preserve">collecting specific items and instruments. </w:t>
      </w:r>
    </w:p>
    <w:p w14:paraId="2EE4F0B2" w14:textId="77777777" w:rsidR="00A911B5" w:rsidRPr="00A16DF7" w:rsidRDefault="00A911B5">
      <w:pPr>
        <w:rPr>
          <w:lang w:val="en-GB"/>
        </w:rPr>
      </w:pPr>
    </w:p>
    <w:tbl>
      <w:tblPr>
        <w:tblW w:w="5553" w:type="pct"/>
        <w:tblInd w:w="-280" w:type="dxa"/>
        <w:tblBorders>
          <w:insideH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21"/>
        <w:gridCol w:w="1357"/>
        <w:gridCol w:w="4169"/>
        <w:gridCol w:w="1422"/>
      </w:tblGrid>
      <w:tr w:rsidR="0095588A" w:rsidRPr="00A16DF7" w14:paraId="48B8821C" w14:textId="77777777" w:rsidTr="0044356C">
        <w:trPr>
          <w:trHeight w:val="340"/>
        </w:trPr>
        <w:tc>
          <w:tcPr>
            <w:tcW w:w="1550" w:type="pct"/>
            <w:shd w:val="clear" w:color="000000" w:fill="auto"/>
            <w:noWrap/>
            <w:vAlign w:val="center"/>
            <w:hideMark/>
          </w:tcPr>
          <w:p w14:paraId="64EFEB07" w14:textId="42E1C100" w:rsidR="00BF780C" w:rsidRPr="00A16DF7" w:rsidRDefault="009C61B5" w:rsidP="0044356C">
            <w:pPr>
              <w:jc w:val="center"/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>ITEM</w:t>
            </w:r>
          </w:p>
        </w:tc>
        <w:tc>
          <w:tcPr>
            <w:tcW w:w="674" w:type="pct"/>
            <w:shd w:val="clear" w:color="000000" w:fill="auto"/>
            <w:noWrap/>
            <w:vAlign w:val="center"/>
            <w:hideMark/>
          </w:tcPr>
          <w:p w14:paraId="6318557D" w14:textId="5436F801" w:rsidR="00BF780C" w:rsidRPr="00A16DF7" w:rsidRDefault="00BF780C" w:rsidP="0044356C">
            <w:pPr>
              <w:jc w:val="center"/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>n</w:t>
            </w:r>
            <w:r w:rsidR="0044356C"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 xml:space="preserve"> of cohorts </w:t>
            </w:r>
            <w:r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>/total</w:t>
            </w:r>
            <w:r w:rsidR="0044356C"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 xml:space="preserve"> n of cohorts </w:t>
            </w:r>
            <w:r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 xml:space="preserve"> (%)</w:t>
            </w:r>
          </w:p>
        </w:tc>
        <w:tc>
          <w:tcPr>
            <w:tcW w:w="2070" w:type="pct"/>
            <w:shd w:val="clear" w:color="000000" w:fill="auto"/>
            <w:noWrap/>
            <w:vAlign w:val="center"/>
            <w:hideMark/>
          </w:tcPr>
          <w:p w14:paraId="37949678" w14:textId="25184A99" w:rsidR="00BF780C" w:rsidRPr="00A16DF7" w:rsidRDefault="003F3219" w:rsidP="003F3219">
            <w:pPr>
              <w:jc w:val="center"/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 xml:space="preserve">INSTRUMENTS </w:t>
            </w:r>
          </w:p>
        </w:tc>
        <w:tc>
          <w:tcPr>
            <w:tcW w:w="706" w:type="pct"/>
            <w:shd w:val="clear" w:color="000000" w:fill="auto"/>
            <w:noWrap/>
            <w:vAlign w:val="center"/>
            <w:hideMark/>
          </w:tcPr>
          <w:p w14:paraId="5A5D4F4F" w14:textId="6ADD4EA8" w:rsidR="00BF780C" w:rsidRPr="00A16DF7" w:rsidRDefault="0044356C" w:rsidP="0044356C">
            <w:pPr>
              <w:jc w:val="center"/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 xml:space="preserve">n of cohorts /total n of cohorts </w:t>
            </w:r>
            <w:r w:rsidR="00BF780C" w:rsidRPr="00A16DF7">
              <w:rPr>
                <w:rFonts w:eastAsia="Times New Roman"/>
                <w:b/>
                <w:bCs/>
                <w:color w:val="000000"/>
                <w:sz w:val="21"/>
                <w:lang w:val="en-GB"/>
              </w:rPr>
              <w:t>(%)</w:t>
            </w:r>
          </w:p>
        </w:tc>
      </w:tr>
      <w:tr w:rsidR="0095588A" w:rsidRPr="00A16DF7" w14:paraId="2DF01597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6964420A" w14:textId="01E00968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GE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4646599E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7/67 (100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3E8D00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58156E9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7085F6F1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6E791FBD" w14:textId="3D469115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GENDER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37C3865A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7/67 (100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3060BB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9FCC106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3A22D3D6" w14:textId="77777777" w:rsidTr="0044356C">
        <w:trPr>
          <w:trHeight w:val="66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5E5F6DD1" w14:textId="34CF86A9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MARITAL STATUS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0E04C4EB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4/67 (20.9%)</w:t>
            </w:r>
          </w:p>
        </w:tc>
        <w:tc>
          <w:tcPr>
            <w:tcW w:w="2070" w:type="pct"/>
            <w:shd w:val="clear" w:color="auto" w:fill="auto"/>
            <w:vAlign w:val="center"/>
            <w:hideMark/>
          </w:tcPr>
          <w:p w14:paraId="6803249D" w14:textId="645A1D53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BA0928B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19EDAF4A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65257D73" w14:textId="465E628D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OCIO-ECONOMIC STATUS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6A4A9445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0/67 (59.7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A26FFB2" w14:textId="4E4F9901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L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evel of educatio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52C275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6/40 (65%)</w:t>
            </w:r>
          </w:p>
        </w:tc>
      </w:tr>
      <w:tr w:rsidR="0095588A" w:rsidRPr="00A16DF7" w14:paraId="4987215D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E6A615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224BD3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67CB250" w14:textId="47D0F491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mployment statu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8D1892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2/40 (55%)</w:t>
            </w:r>
          </w:p>
        </w:tc>
      </w:tr>
      <w:tr w:rsidR="0095588A" w:rsidRPr="00A16DF7" w14:paraId="0FF1DFC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017CD3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C28AE6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FB806E1" w14:textId="4B7D15E4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rea of residence (zip code,..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1ECAE9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8/40 (20%)</w:t>
            </w:r>
          </w:p>
        </w:tc>
      </w:tr>
      <w:tr w:rsidR="0095588A" w:rsidRPr="00A16DF7" w14:paraId="2C179AA3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D2356E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FC97B7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F9249C3" w14:textId="419A1F7D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Y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ears of education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A24AD4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/40 (15%)</w:t>
            </w:r>
          </w:p>
        </w:tc>
      </w:tr>
      <w:tr w:rsidR="0095588A" w:rsidRPr="00A16DF7" w14:paraId="01644499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0943B0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1A85C6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2ED7005" w14:textId="0FA1974C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I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ncome level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9EF6E3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40 (7.5%)</w:t>
            </w:r>
          </w:p>
        </w:tc>
      </w:tr>
      <w:tr w:rsidR="0095588A" w:rsidRPr="00A16DF7" w14:paraId="6A3BB83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EA8446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855CED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EECA077" w14:textId="44DF41C6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ocial class (high/middle/low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6D4BBF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/40 (5%)</w:t>
            </w:r>
          </w:p>
        </w:tc>
      </w:tr>
      <w:tr w:rsidR="0095588A" w:rsidRPr="00A16DF7" w14:paraId="5188799E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1015F1E4" w14:textId="0DE1FB34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FAMILY HISTORY 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34ED733F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7/67 (10.4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46B134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AD03B8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4A4B9983" w14:textId="77777777" w:rsidTr="0044356C">
        <w:trPr>
          <w:trHeight w:val="278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7BAE78A3" w14:textId="7F6510A7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THNICITY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6F570809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4/67 (20.9%)</w:t>
            </w:r>
          </w:p>
        </w:tc>
        <w:tc>
          <w:tcPr>
            <w:tcW w:w="2070" w:type="pct"/>
            <w:shd w:val="clear" w:color="auto" w:fill="auto"/>
            <w:vAlign w:val="center"/>
            <w:hideMark/>
          </w:tcPr>
          <w:p w14:paraId="78DC472A" w14:textId="7023F7A2" w:rsidR="00BF780C" w:rsidRPr="00A16DF7" w:rsidRDefault="00BF780C" w:rsidP="009C61B5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Rac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5A306E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8/14 (57.1%)</w:t>
            </w:r>
          </w:p>
        </w:tc>
      </w:tr>
      <w:tr w:rsidR="0095588A" w:rsidRPr="00A16DF7" w14:paraId="65D83C8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14D242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7701B9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2E0727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ountry of origin / place of birth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794E31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14 (35.7%)</w:t>
            </w:r>
          </w:p>
        </w:tc>
      </w:tr>
      <w:tr w:rsidR="0095588A" w:rsidRPr="00A16DF7" w14:paraId="7E89BB6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397AF3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D2A6B9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F6F1F35" w14:textId="3B3DF998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poken languag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50CFE6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14 (7.1%)</w:t>
            </w:r>
          </w:p>
        </w:tc>
      </w:tr>
      <w:tr w:rsidR="0095588A" w:rsidRPr="00A16DF7" w14:paraId="5C14084E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04E7E293" w14:textId="2D8537EF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IAGNOSIS OF RA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4EEBC7B1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3/67 (64.2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658A42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987 ACR criteri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19F01C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5/43 (81.4%)</w:t>
            </w:r>
          </w:p>
        </w:tc>
      </w:tr>
      <w:tr w:rsidR="0095588A" w:rsidRPr="00A16DF7" w14:paraId="0D54818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78F907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9A545C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4728709" w14:textId="2BD5F171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linical diagnosi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8B3306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0/43 (46.5%)</w:t>
            </w:r>
          </w:p>
        </w:tc>
      </w:tr>
      <w:tr w:rsidR="0095588A" w:rsidRPr="00A16DF7" w14:paraId="13AF280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DF94AF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FBCDCE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B73BD1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010 ACR/EULAR criteri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22940F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1/43 (25.6%)</w:t>
            </w:r>
          </w:p>
        </w:tc>
      </w:tr>
      <w:tr w:rsidR="0095588A" w:rsidRPr="00A16DF7" w14:paraId="4AF9EC79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419EEFD4" w14:textId="5282FC1D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ISEASE DURATION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096371B5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2/67 (92.5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70DF07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CCFCD0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10DDF529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70F1B0E6" w14:textId="006D863F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YMPTOM DURATION 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031C6AAF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7/67 (25.4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4356A4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03A1FAD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52349094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2E12DA0C" w14:textId="681F234F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MOKING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443C206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5/67 (67.2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677147B" w14:textId="0C13CEF6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moking current/previous/never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159844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2/45 (71.1%)</w:t>
            </w:r>
          </w:p>
        </w:tc>
      </w:tr>
      <w:tr w:rsidR="0095588A" w:rsidRPr="00A16DF7" w14:paraId="2674F04A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59B501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25D33E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C9D6781" w14:textId="2702BDAF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moking Y/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D98B56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5/45 (33.3%)</w:t>
            </w:r>
          </w:p>
        </w:tc>
      </w:tr>
      <w:tr w:rsidR="0095588A" w:rsidRPr="00A16DF7" w14:paraId="11CAB0C6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F330A9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42B310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804CD75" w14:textId="37A9C08D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ack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-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year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B4ADB4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2/45 (26.7%)</w:t>
            </w:r>
          </w:p>
        </w:tc>
      </w:tr>
      <w:tr w:rsidR="0095588A" w:rsidRPr="00A16DF7" w14:paraId="71FD33AF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7EC531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03BF41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710F22D" w14:textId="47BCD17A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moking duration / how long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027629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8/45 (17.8%)</w:t>
            </w:r>
          </w:p>
        </w:tc>
      </w:tr>
      <w:tr w:rsidR="0095588A" w:rsidRPr="00A16DF7" w14:paraId="7B7D4DF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9B4A6B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26C110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6D6C20A" w14:textId="3DAAC1AE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igarettes per da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7DEDAD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7/45 (15.6%)</w:t>
            </w:r>
          </w:p>
        </w:tc>
      </w:tr>
      <w:tr w:rsidR="0095588A" w:rsidRPr="00A16DF7" w14:paraId="1782DE7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124752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EAF98E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189F583" w14:textId="36B0ABC5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uration of non-smoking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49C9EB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45 (6.7%)</w:t>
            </w:r>
          </w:p>
        </w:tc>
      </w:tr>
      <w:tr w:rsidR="0095588A" w:rsidRPr="00A16DF7" w14:paraId="5CE098A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29DC70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9E9808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DF3C5B5" w14:textId="37C10B41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moking never/ever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BF4795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45 (6.7%)</w:t>
            </w:r>
          </w:p>
        </w:tc>
      </w:tr>
      <w:tr w:rsidR="0095588A" w:rsidRPr="00A16DF7" w14:paraId="33A36D9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F4C735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2F2A1E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13B1DEC" w14:textId="4E5C4714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moking start and stop dat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3F7C73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45 (2.2%)</w:t>
            </w:r>
          </w:p>
        </w:tc>
      </w:tr>
      <w:tr w:rsidR="0095588A" w:rsidRPr="00A16DF7" w14:paraId="36121459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1FAF1790" w14:textId="7A80CA5E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BODY MASS INDEX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1B27B885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1/67 (46.3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DDE8B8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D9C73C5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1AC8E6FC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6EA3749E" w14:textId="7305CB68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LCOHOL INTAKE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0FBDCCE2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8/67 (11.9 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F69BAC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62EC1A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13BF7ED4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vAlign w:val="center"/>
            <w:hideMark/>
          </w:tcPr>
          <w:p w14:paraId="285222EC" w14:textId="3F23AD9A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OMPOSITE SCORE OF DISEASE ACTIVITY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7212753F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1/67 (91%)</w:t>
            </w:r>
          </w:p>
        </w:tc>
        <w:tc>
          <w:tcPr>
            <w:tcW w:w="2070" w:type="pct"/>
            <w:shd w:val="clear" w:color="auto" w:fill="auto"/>
            <w:vAlign w:val="center"/>
            <w:hideMark/>
          </w:tcPr>
          <w:p w14:paraId="4928F6F6" w14:textId="4162F10B" w:rsidR="00BF780C" w:rsidRPr="00A16DF7" w:rsidRDefault="00BF780C" w:rsidP="0001706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01706C" w:rsidRPr="00A16DF7">
              <w:rPr>
                <w:rFonts w:eastAsia="Times New Roman"/>
                <w:color w:val="000000"/>
                <w:sz w:val="21"/>
                <w:lang w:val="en-GB"/>
              </w:rPr>
              <w:t>isease activity Score 28 joints (D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S28</w:t>
            </w:r>
            <w:r w:rsidR="0001706C"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397059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0/61 (98.4%)</w:t>
            </w:r>
          </w:p>
        </w:tc>
      </w:tr>
      <w:tr w:rsidR="0095588A" w:rsidRPr="00A16DF7" w14:paraId="467EEA3D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4714B3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95FE37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EA5F537" w14:textId="47A52263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linical disease activity index (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CDAI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FBD269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0/61 (32.8%)</w:t>
            </w:r>
          </w:p>
        </w:tc>
      </w:tr>
      <w:tr w:rsidR="0095588A" w:rsidRPr="00A16DF7" w14:paraId="3C804B73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DED0F9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A7BB6C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71F9621" w14:textId="697B89EB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implified disease activity index (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SDAI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1CF65C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7/61 (27.9%)</w:t>
            </w:r>
          </w:p>
        </w:tc>
      </w:tr>
      <w:tr w:rsidR="0095588A" w:rsidRPr="00A16DF7" w14:paraId="5C0E4EE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0DB519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8D7083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C64174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CR-response criteri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6DECA9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0/61 (16.4%)</w:t>
            </w:r>
          </w:p>
        </w:tc>
      </w:tr>
      <w:tr w:rsidR="0095588A" w:rsidRPr="00A16DF7" w14:paraId="27075A2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BF6DF1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8D9855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BDE455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ULAR response criteri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916B41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7/61 (11.5%)</w:t>
            </w:r>
          </w:p>
        </w:tc>
      </w:tr>
      <w:tr w:rsidR="0095588A" w:rsidRPr="00A16DF7" w14:paraId="6E46C2B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01B544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37DF3A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1F913C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AS44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B7979E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61 (8.2%)</w:t>
            </w:r>
          </w:p>
        </w:tc>
      </w:tr>
      <w:tr w:rsidR="0095588A" w:rsidRPr="00A16DF7" w14:paraId="3FC3327F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BA82BD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DA59BD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55923D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ITCHI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7C0853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61 (8.2%)</w:t>
            </w:r>
          </w:p>
        </w:tc>
      </w:tr>
      <w:tr w:rsidR="0095588A" w:rsidRPr="00A16DF7" w14:paraId="6D5EBC3F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E750FB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BE9010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4D934B3" w14:textId="207AC1AA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A disease activity index (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RADAI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BC7719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/61 (3.3%)</w:t>
            </w:r>
          </w:p>
        </w:tc>
      </w:tr>
      <w:tr w:rsidR="0095588A" w:rsidRPr="00A16DF7" w14:paraId="568D8D8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668B4C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9EBDB6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84C1512" w14:textId="5D1E602F" w:rsidR="00BF780C" w:rsidRPr="00A16DF7" w:rsidRDefault="00245194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outine assessment of patient index data 3 (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RAPID-3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9D11E8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61 (1.6%)</w:t>
            </w:r>
          </w:p>
        </w:tc>
      </w:tr>
      <w:tr w:rsidR="0095588A" w:rsidRPr="00A16DF7" w14:paraId="637A880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F7AE4B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8A3DE5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195CED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hompson Index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B2C746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61 (1.6%)</w:t>
            </w:r>
          </w:p>
        </w:tc>
      </w:tr>
      <w:tr w:rsidR="0095588A" w:rsidRPr="00A16DF7" w14:paraId="35F3B47D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6EC0807A" w14:textId="51190169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SWOLLEN / TENDER </w:t>
            </w:r>
            <w:r w:rsidR="009C61B5" w:rsidRPr="00A16DF7">
              <w:rPr>
                <w:rFonts w:eastAsia="Times New Roman"/>
                <w:color w:val="000000"/>
                <w:sz w:val="21"/>
                <w:lang w:val="en-GB"/>
              </w:rPr>
              <w:t>JOINT COUNT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(SJC/TJC)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6A0DBAA9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8/67 (86.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BBEC66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JC28/TJC28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0CF260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3/58 (91.4%)</w:t>
            </w:r>
          </w:p>
        </w:tc>
      </w:tr>
      <w:tr w:rsidR="0095588A" w:rsidRPr="00A16DF7" w14:paraId="2D7A39F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15FEB3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7D0561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E84269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JC66/TJC68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EC883E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3/58 (22.4%)</w:t>
            </w:r>
          </w:p>
        </w:tc>
      </w:tr>
      <w:tr w:rsidR="0095588A" w:rsidRPr="00A16DF7" w14:paraId="6A2AAC06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50DD5C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ECE029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0470F0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JC44/TJC44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118A97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/58 (10.3%)</w:t>
            </w:r>
          </w:p>
        </w:tc>
      </w:tr>
      <w:tr w:rsidR="0095588A" w:rsidRPr="00A16DF7" w14:paraId="4977C713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216505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D145A7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0DE762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JC32/TJC32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1684DA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/58 (6.9%)</w:t>
            </w:r>
          </w:p>
        </w:tc>
      </w:tr>
      <w:tr w:rsidR="0095588A" w:rsidRPr="00A16DF7" w14:paraId="2E85E59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31D0D5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C9518C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EE5164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JC46 /TJC46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595CA7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/58 (3.4%)</w:t>
            </w:r>
          </w:p>
        </w:tc>
      </w:tr>
      <w:tr w:rsidR="0095588A" w:rsidRPr="00A16DF7" w14:paraId="602F2D55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1C4C27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4644FE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75B200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JC59/TJC59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DE75ED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58 (1.7%)</w:t>
            </w:r>
          </w:p>
        </w:tc>
      </w:tr>
      <w:tr w:rsidR="0095588A" w:rsidRPr="00A16DF7" w14:paraId="13331561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vAlign w:val="center"/>
            <w:hideMark/>
          </w:tcPr>
          <w:p w14:paraId="0CEB0932" w14:textId="135C2987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ATIENT GLOBAL OF DISEASE ACTIVITY(PTGA)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FCC8B8C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2/67 (77.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5123F2B" w14:textId="0C667AC7" w:rsidR="00BF780C" w:rsidRPr="00A16DF7" w:rsidRDefault="00BF780C" w:rsidP="004B4083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V</w:t>
            </w:r>
            <w:r w:rsidR="004B4083" w:rsidRPr="00A16DF7">
              <w:rPr>
                <w:rFonts w:eastAsia="Times New Roman"/>
                <w:color w:val="000000"/>
                <w:sz w:val="21"/>
                <w:lang w:val="en-GB"/>
              </w:rPr>
              <w:t>isual analogue scale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PtG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80E2F2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8/52 (92.3%)</w:t>
            </w:r>
          </w:p>
        </w:tc>
      </w:tr>
      <w:tr w:rsidR="0095588A" w:rsidRPr="00A16DF7" w14:paraId="29FE333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9C7DE8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3B125B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E01495A" w14:textId="3146C499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</w:t>
            </w:r>
            <w:r w:rsidR="004B4083" w:rsidRPr="00A16DF7">
              <w:rPr>
                <w:rFonts w:eastAsia="Times New Roman"/>
                <w:color w:val="000000"/>
                <w:sz w:val="21"/>
                <w:lang w:val="en-GB"/>
              </w:rPr>
              <w:t>umeric rating scale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PtG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267FA6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52 (9.6%)</w:t>
            </w:r>
          </w:p>
        </w:tc>
      </w:tr>
      <w:tr w:rsidR="0095588A" w:rsidRPr="00A16DF7" w14:paraId="224F4B2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8005B4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0BA0AB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C3994C6" w14:textId="3A7F2140" w:rsidR="00BF780C" w:rsidRPr="00A16DF7" w:rsidRDefault="00BF780C" w:rsidP="008D6C28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PtGA Global Health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80D53A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6/52 (50%)</w:t>
            </w:r>
          </w:p>
        </w:tc>
      </w:tr>
      <w:tr w:rsidR="0095588A" w:rsidRPr="00A16DF7" w14:paraId="271B60E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703831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CC9EF3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9EAD83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tGA disease activity related to arthriti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1766C0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5/52 (28.8%)</w:t>
            </w:r>
          </w:p>
        </w:tc>
      </w:tr>
      <w:tr w:rsidR="0095588A" w:rsidRPr="00A16DF7" w14:paraId="1C7CB9C8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0602F6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507DEA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9F4C09E" w14:textId="713DB7AA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isease activity last week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D8E707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7/52 (13.5%)</w:t>
            </w:r>
          </w:p>
        </w:tc>
      </w:tr>
      <w:tr w:rsidR="0095588A" w:rsidRPr="00A16DF7" w14:paraId="0C8C0EF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7EFE48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91E013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F2107BA" w14:textId="2D6FCF8C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isease activity toda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1322A4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52 (1.9%)</w:t>
            </w:r>
          </w:p>
        </w:tc>
      </w:tr>
      <w:tr w:rsidR="0095588A" w:rsidRPr="00A16DF7" w14:paraId="4ADA85FC" w14:textId="77777777" w:rsidTr="0044356C">
        <w:trPr>
          <w:trHeight w:val="580"/>
        </w:trPr>
        <w:tc>
          <w:tcPr>
            <w:tcW w:w="1550" w:type="pct"/>
            <w:vMerge w:val="restart"/>
            <w:shd w:val="clear" w:color="auto" w:fill="auto"/>
            <w:vAlign w:val="center"/>
            <w:hideMark/>
          </w:tcPr>
          <w:p w14:paraId="74266C79" w14:textId="1D851D1E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EVALUATOR GLOBAL OF DISEASE ACTIVITY </w:t>
            </w:r>
            <w:r w:rsidR="004B4083" w:rsidRPr="00A16DF7">
              <w:rPr>
                <w:rFonts w:eastAsia="Times New Roman"/>
                <w:color w:val="000000"/>
                <w:sz w:val="21"/>
                <w:lang w:val="en-GB"/>
              </w:rPr>
              <w:t>(EGA)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011C42E4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4/67 (50.7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43ECBB8" w14:textId="5013BB4E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Visual analogue scale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EG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81A0FB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5/34 (73.5%)</w:t>
            </w:r>
          </w:p>
        </w:tc>
      </w:tr>
      <w:tr w:rsidR="0095588A" w:rsidRPr="00A16DF7" w14:paraId="57300C8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C52FF3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716E08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3B0E101" w14:textId="0E4238AE" w:rsidR="00BF780C" w:rsidRPr="00A16DF7" w:rsidRDefault="004B4083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Numeric rating scale 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EGA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3B4B92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9/34 (26.5%)</w:t>
            </w:r>
          </w:p>
        </w:tc>
      </w:tr>
      <w:tr w:rsidR="0095588A" w:rsidRPr="00A16DF7" w14:paraId="77D739F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95E289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C48A2A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9954439" w14:textId="3A0DB254" w:rsidR="00BF780C" w:rsidRPr="00A16DF7" w:rsidRDefault="008D6C28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GA disease activity re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l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ted to arthriti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E67313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7/34 (50%)</w:t>
            </w:r>
          </w:p>
        </w:tc>
      </w:tr>
      <w:tr w:rsidR="0095588A" w:rsidRPr="00A16DF7" w14:paraId="6CD5D82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6D844D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1D5293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99A3522" w14:textId="3A2B5AD5" w:rsidR="00BF780C" w:rsidRPr="00A16DF7" w:rsidRDefault="00BF780C" w:rsidP="008D6C28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EGA Global Health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BF54E9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34 (14.7%)</w:t>
            </w:r>
          </w:p>
        </w:tc>
      </w:tr>
      <w:tr w:rsidR="0095588A" w:rsidRPr="00A16DF7" w14:paraId="55B76D3E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62D1C7A0" w14:textId="13E1EE95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AIN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4E42A5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8/67 (71.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039A7BE" w14:textId="6123ACD8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Visual analogue scale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pain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EE5173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4/48 (91.7%)</w:t>
            </w:r>
          </w:p>
        </w:tc>
      </w:tr>
      <w:tr w:rsidR="0095588A" w:rsidRPr="00A16DF7" w14:paraId="1C36EAD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8E6D76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AE3BD7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DE7D5FF" w14:textId="73ADAA07" w:rsidR="00BF780C" w:rsidRPr="00A16DF7" w:rsidRDefault="008D6C28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umeric rating scale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pai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2095CB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/48 (12.5%)</w:t>
            </w:r>
          </w:p>
        </w:tc>
      </w:tr>
      <w:tr w:rsidR="0095588A" w:rsidRPr="00A16DF7" w14:paraId="6D52CAA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1DB23F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EFEFAD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6E90017" w14:textId="23634360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O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verall pai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3B54CD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1/48 (22.9%)</w:t>
            </w:r>
          </w:p>
        </w:tc>
      </w:tr>
      <w:tr w:rsidR="0095588A" w:rsidRPr="00A16DF7" w14:paraId="6EBD7AFF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C36032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F239A8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3ECF394" w14:textId="0CFCC96C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ain related to arthriti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449653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0/48 (20.8%)</w:t>
            </w:r>
          </w:p>
        </w:tc>
      </w:tr>
      <w:tr w:rsidR="0095588A" w:rsidRPr="00A16DF7" w14:paraId="4A8AE0C5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76247E6C" w14:textId="28C469A8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ATIGUE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7112E3C0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8/67 (41.8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CB839F4" w14:textId="0CE99974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Visual analogue scale</w:t>
            </w:r>
            <w:r w:rsidR="004B499A">
              <w:rPr>
                <w:rFonts w:eastAsia="Times New Roman"/>
                <w:color w:val="000000"/>
                <w:sz w:val="21"/>
                <w:lang w:val="en-GB"/>
              </w:rPr>
              <w:t xml:space="preserve"> f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atigu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294339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9/28 (67.9%)</w:t>
            </w:r>
          </w:p>
        </w:tc>
      </w:tr>
      <w:tr w:rsidR="0095588A" w:rsidRPr="00A16DF7" w14:paraId="06E4779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CDDCE0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435513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C7A4636" w14:textId="2E09B000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umeric rating scale</w:t>
            </w:r>
            <w:r w:rsidR="004B499A">
              <w:rPr>
                <w:rFonts w:eastAsia="Times New Roman"/>
                <w:color w:val="000000"/>
                <w:sz w:val="21"/>
                <w:lang w:val="en-GB"/>
              </w:rPr>
              <w:t xml:space="preserve"> f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atigu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9E4502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28 (17.9%)</w:t>
            </w:r>
          </w:p>
        </w:tc>
      </w:tr>
      <w:tr w:rsidR="0095588A" w:rsidRPr="00A16DF7" w14:paraId="1FF22B09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5CB7F0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AD5978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F22B0F2" w14:textId="3D57A646" w:rsidR="00BF780C" w:rsidRPr="00EE567D" w:rsidRDefault="006507E7" w:rsidP="00BF780C">
            <w:pPr>
              <w:rPr>
                <w:rFonts w:eastAsia="Times New Roman"/>
                <w:color w:val="000000"/>
                <w:sz w:val="21"/>
                <w:lang w:val="fr-FR"/>
              </w:rPr>
            </w:pPr>
            <w:r w:rsidRPr="00EE567D">
              <w:rPr>
                <w:rFonts w:eastAsia="Times New Roman"/>
                <w:color w:val="000000"/>
                <w:sz w:val="21"/>
                <w:lang w:val="fr-FR"/>
              </w:rPr>
              <w:t xml:space="preserve">Visual analogue </w:t>
            </w:r>
            <w:proofErr w:type="spellStart"/>
            <w:r w:rsidRPr="00EE567D">
              <w:rPr>
                <w:rFonts w:eastAsia="Times New Roman"/>
                <w:color w:val="000000"/>
                <w:sz w:val="21"/>
                <w:lang w:val="fr-FR"/>
              </w:rPr>
              <w:t>scale</w:t>
            </w:r>
            <w:proofErr w:type="spellEnd"/>
            <w:r w:rsidR="00BF780C" w:rsidRPr="00EE567D">
              <w:rPr>
                <w:rFonts w:eastAsia="Times New Roman"/>
                <w:color w:val="000000"/>
                <w:sz w:val="21"/>
                <w:lang w:val="fr-FR"/>
              </w:rPr>
              <w:t xml:space="preserve"> fatigue </w:t>
            </w:r>
            <w:proofErr w:type="spellStart"/>
            <w:r w:rsidR="00BF780C" w:rsidRPr="00EE567D">
              <w:rPr>
                <w:rFonts w:eastAsia="Times New Roman"/>
                <w:color w:val="000000"/>
                <w:sz w:val="21"/>
                <w:lang w:val="fr-FR"/>
              </w:rPr>
              <w:t>from</w:t>
            </w:r>
            <w:proofErr w:type="spellEnd"/>
            <w:r w:rsidR="00BF780C" w:rsidRPr="00EE567D">
              <w:rPr>
                <w:rFonts w:eastAsia="Times New Roman"/>
                <w:color w:val="000000"/>
                <w:sz w:val="21"/>
                <w:lang w:val="fr-FR"/>
              </w:rPr>
              <w:t xml:space="preserve"> SF-36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0EAEF7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28 (17.9%)</w:t>
            </w:r>
          </w:p>
        </w:tc>
      </w:tr>
      <w:tr w:rsidR="0095588A" w:rsidRPr="00A16DF7" w14:paraId="027CD19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869BA9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B27B67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D8F4F31" w14:textId="44B1C2A5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hecklist individual strength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</w:t>
            </w:r>
            <w:r w:rsidR="004B499A">
              <w:rPr>
                <w:rFonts w:eastAsia="Times New Roman"/>
                <w:color w:val="000000"/>
                <w:sz w:val="21"/>
                <w:lang w:val="en-GB"/>
              </w:rPr>
              <w:t xml:space="preserve">(CIS) 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fatigu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DDDD68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28 (3.6%)</w:t>
            </w:r>
          </w:p>
        </w:tc>
      </w:tr>
      <w:tr w:rsidR="0095588A" w:rsidRPr="00A16DF7" w14:paraId="46E30A5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980623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D43ECB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1DBE236" w14:textId="0F6B31A4" w:rsidR="00BF780C" w:rsidRPr="00A16DF7" w:rsidRDefault="00245194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rofile of fatigue and discomfort (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PROFAD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B820AB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28 (3.6%)</w:t>
            </w:r>
          </w:p>
        </w:tc>
      </w:tr>
      <w:tr w:rsidR="0095588A" w:rsidRPr="00A16DF7" w14:paraId="6C67A27D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0F118EFE" w14:textId="77A0BB8D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MORNING STIFFNESS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2FA76DC2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6/67 (23.9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52A69E4" w14:textId="72851B31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72D356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7D408299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vAlign w:val="center"/>
            <w:hideMark/>
          </w:tcPr>
          <w:p w14:paraId="5ED173F8" w14:textId="79A24D02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XTRA-ARTICULAR MANIFESTATION (EAM)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45AD3ED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1/67 (46.3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B80F4F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AM Y/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D42F86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1/31 (100%)</w:t>
            </w:r>
          </w:p>
        </w:tc>
      </w:tr>
      <w:tr w:rsidR="0095588A" w:rsidRPr="00A16DF7" w14:paraId="534D14AD" w14:textId="77777777" w:rsidTr="0044356C">
        <w:trPr>
          <w:trHeight w:val="250"/>
        </w:trPr>
        <w:tc>
          <w:tcPr>
            <w:tcW w:w="1550" w:type="pct"/>
            <w:vMerge/>
            <w:vAlign w:val="center"/>
            <w:hideMark/>
          </w:tcPr>
          <w:p w14:paraId="2EDF191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FD2B51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vAlign w:val="center"/>
            <w:hideMark/>
          </w:tcPr>
          <w:p w14:paraId="117AFBFE" w14:textId="58AAA1A3" w:rsidR="00BF780C" w:rsidRPr="00A16DF7" w:rsidRDefault="00513CC6" w:rsidP="00513CC6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ype of EAM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6220CA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3/31 (74.2%)</w:t>
            </w:r>
          </w:p>
        </w:tc>
      </w:tr>
      <w:tr w:rsidR="0095588A" w:rsidRPr="00A16DF7" w14:paraId="022E5250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4F1F03CB" w14:textId="2F6943A4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HYSICAL FUNCTION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73E15F81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4/67 (80.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819D31F" w14:textId="1DFCC275" w:rsidR="00BF780C" w:rsidRPr="00A16DF7" w:rsidRDefault="00BF780C" w:rsidP="006507E7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H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ealth Assessment Questionnair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1C51E7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1/54 (94.4%)</w:t>
            </w:r>
          </w:p>
        </w:tc>
      </w:tr>
      <w:tr w:rsidR="0095588A" w:rsidRPr="00A16DF7" w14:paraId="77E88669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618787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3D16C6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4395A95" w14:textId="32FDAD02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hort 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orm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-36 P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hysical 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omponent 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cor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754B67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6/54 (29.6%)</w:t>
            </w:r>
          </w:p>
        </w:tc>
      </w:tr>
      <w:tr w:rsidR="0095588A" w:rsidRPr="00A16DF7" w14:paraId="1D52EFBD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E79572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011CB3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5ACBD9D" w14:textId="69F3FEFD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proofErr w:type="spellStart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unktionsfragebogen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Hannover (</w:t>
            </w:r>
            <w:proofErr w:type="spellStart"/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FFbH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EF30D5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54 (5.6%)</w:t>
            </w:r>
          </w:p>
        </w:tc>
      </w:tr>
      <w:tr w:rsidR="0095588A" w:rsidRPr="00A16DF7" w14:paraId="5163173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1C3DD2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2091E6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2E03673" w14:textId="152A4C02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ignals of Functional Impairment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(SOFI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E95BC3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54 (1.9%)</w:t>
            </w:r>
          </w:p>
        </w:tc>
      </w:tr>
      <w:tr w:rsidR="0095588A" w:rsidRPr="00A16DF7" w14:paraId="346B1BCF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vAlign w:val="center"/>
            <w:hideMark/>
          </w:tcPr>
          <w:p w14:paraId="617DCB6E" w14:textId="6E852224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HEALTH RELATED QUALITY OF LIFE (HRQOL)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31F214E0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6/67 (53.7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F17AE04" w14:textId="185B6400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hort 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orm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-36</w:t>
            </w:r>
            <w:r w:rsidR="003F4FAB">
              <w:rPr>
                <w:rFonts w:eastAsia="Times New Roman"/>
                <w:color w:val="000000"/>
                <w:sz w:val="21"/>
                <w:lang w:val="en-GB"/>
              </w:rPr>
              <w:t xml:space="preserve"> (SF-36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A7BA4B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2/36 (61.1%)</w:t>
            </w:r>
          </w:p>
        </w:tc>
      </w:tr>
      <w:tr w:rsidR="0095588A" w:rsidRPr="00A16DF7" w14:paraId="3F78B726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C169C6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A7C05B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2F3606B" w14:textId="05180A54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uro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Q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ol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-5D</w:t>
            </w:r>
            <w:r w:rsidR="003F4FAB">
              <w:rPr>
                <w:rFonts w:eastAsia="Times New Roman"/>
                <w:color w:val="000000"/>
                <w:sz w:val="21"/>
                <w:lang w:val="en-GB"/>
              </w:rPr>
              <w:t xml:space="preserve"> (EQ-5D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DC6D22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7/36 (47.2%)</w:t>
            </w:r>
          </w:p>
        </w:tc>
      </w:tr>
      <w:tr w:rsidR="0095588A" w:rsidRPr="00A16DF7" w14:paraId="5DB08BD6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517014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E97C2E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F1DCD4D" w14:textId="215305FC" w:rsidR="00BF780C" w:rsidRPr="00A16DF7" w:rsidRDefault="006507E7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A Quality of life (</w:t>
            </w:r>
            <w:proofErr w:type="spellStart"/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RAQoL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559B63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/36 (11.1%)</w:t>
            </w:r>
          </w:p>
        </w:tc>
      </w:tr>
      <w:tr w:rsidR="0095588A" w:rsidRPr="00A16DF7" w14:paraId="1254090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8F1767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25BB33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2F8017A" w14:textId="0FC1B4C0" w:rsidR="00BF780C" w:rsidRPr="00A16DF7" w:rsidRDefault="004B499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 xml:space="preserve">Arthritis impact measurement scale 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AIMS (1 or 2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F5D88C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36 (8.3%)</w:t>
            </w:r>
          </w:p>
        </w:tc>
      </w:tr>
      <w:tr w:rsidR="0095588A" w:rsidRPr="00A16DF7" w14:paraId="69F2D72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CEA9B1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F4BD95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BDE4D66" w14:textId="2AD89540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hort 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orm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-6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A4C3DF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/36 (5.6%)</w:t>
            </w:r>
          </w:p>
        </w:tc>
      </w:tr>
      <w:tr w:rsidR="0095588A" w:rsidRPr="00A16DF7" w14:paraId="1092DDB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43578A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2630F1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D47A0F5" w14:textId="7754045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hort 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</w:t>
            </w:r>
            <w:r w:rsidR="006507E7" w:rsidRPr="00A16DF7">
              <w:rPr>
                <w:rFonts w:eastAsia="Times New Roman"/>
                <w:color w:val="000000"/>
                <w:sz w:val="21"/>
                <w:lang w:val="en-GB"/>
              </w:rPr>
              <w:t>orm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-12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FF68D2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36 (2.8%)</w:t>
            </w:r>
          </w:p>
        </w:tc>
      </w:tr>
      <w:tr w:rsidR="0095588A" w:rsidRPr="00A16DF7" w14:paraId="203C83D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D4FFA8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04A4F4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DD12367" w14:textId="1B50B62A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heumatoid Arthritis impact of disease (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RAID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B47E58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36 (2.8%)</w:t>
            </w:r>
          </w:p>
        </w:tc>
      </w:tr>
      <w:tr w:rsidR="0095588A" w:rsidRPr="00A16DF7" w14:paraId="1C6AB78D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4C99CFBA" w14:textId="198B88BC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WORK PRODUCTIVITY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43C2F48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0/67 (14.9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92ABBDA" w14:textId="0269243B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7755C8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31CBFCA0" w14:textId="77777777" w:rsidTr="0044356C">
        <w:trPr>
          <w:trHeight w:val="41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45106B46" w14:textId="15FED27D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JOINT SURGERY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1F0281C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7/67 (40.3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53F7F2F" w14:textId="3DDC72EB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ype of surgery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FFEECB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7/27 (63%)</w:t>
            </w:r>
          </w:p>
        </w:tc>
      </w:tr>
      <w:tr w:rsidR="0095588A" w:rsidRPr="00A16DF7" w14:paraId="1E94DFE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9A75F4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4FF799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7E787DD" w14:textId="7AE3DFBB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L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ocalisation of surger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854217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7/27 (63%)</w:t>
            </w:r>
          </w:p>
        </w:tc>
      </w:tr>
      <w:tr w:rsidR="0095588A" w:rsidRPr="00A16DF7" w14:paraId="160554E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05F26B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D5D2D5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AA17445" w14:textId="27FD45D0" w:rsidR="00BF780C" w:rsidRPr="00A16DF7" w:rsidRDefault="0001706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ate of surger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EF632B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1/27 (40.7%)</w:t>
            </w:r>
          </w:p>
        </w:tc>
      </w:tr>
      <w:tr w:rsidR="0095588A" w:rsidRPr="00A16DF7" w14:paraId="2D3D4A3C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0072773F" w14:textId="3799E524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GRIP STRENGTH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42556A4D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/67 (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1DBF19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DCF856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95588A" w:rsidRPr="00A16DF7" w14:paraId="0CE91C08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2355B1C5" w14:textId="468E602E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CUTE PHASE REACTANS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991A178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8/67 (86.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2EC3655" w14:textId="127B0162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</w:t>
            </w:r>
            <w:r w:rsidR="0095588A" w:rsidRPr="00A16DF7">
              <w:rPr>
                <w:rFonts w:eastAsia="Times New Roman"/>
                <w:color w:val="000000"/>
                <w:sz w:val="21"/>
                <w:lang w:val="en-GB"/>
              </w:rPr>
              <w:t>-reactive protei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AED4E7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8/58 (100%)</w:t>
            </w:r>
          </w:p>
        </w:tc>
      </w:tr>
      <w:tr w:rsidR="0095588A" w:rsidRPr="00A16DF7" w14:paraId="1F4CE35A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5E513B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032C8F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753C7DA" w14:textId="15BAD44E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rythrocyte sedimentation rat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426CB2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1/58 (87.9%)</w:t>
            </w:r>
          </w:p>
        </w:tc>
      </w:tr>
      <w:tr w:rsidR="0095588A" w:rsidRPr="00A16DF7" w14:paraId="5D0CDF15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63BAA60C" w14:textId="049DFCB5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EROLOGY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0A80F69A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0/67 (89.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0811610" w14:textId="05534B70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heumatoid factor</w:t>
            </w:r>
            <w:r w:rsidR="0095588A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(RF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3382C6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9/60 (98.3%)</w:t>
            </w:r>
          </w:p>
        </w:tc>
      </w:tr>
      <w:tr w:rsidR="0095588A" w:rsidRPr="00A16DF7" w14:paraId="75871A07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1D71D24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485D93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DEB562B" w14:textId="6781ABF3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nti-CCP Antibodies (ACPA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855902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9/60 (81.7%)</w:t>
            </w:r>
          </w:p>
        </w:tc>
      </w:tr>
      <w:tr w:rsidR="0095588A" w:rsidRPr="00A16DF7" w14:paraId="5F0082A9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AFE68C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D06FD1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028A19E" w14:textId="39FE3076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RF </w:t>
            </w:r>
            <w:r w:rsidR="00513CC6" w:rsidRPr="00A16DF7">
              <w:rPr>
                <w:rFonts w:eastAsia="Times New Roman"/>
                <w:color w:val="000000"/>
                <w:sz w:val="21"/>
                <w:lang w:val="en-GB"/>
              </w:rPr>
              <w:t>titr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1CCF5D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8/60 (30%)</w:t>
            </w:r>
          </w:p>
        </w:tc>
      </w:tr>
      <w:tr w:rsidR="0095588A" w:rsidRPr="00A16DF7" w14:paraId="69AC9348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1A17EE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B8E919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7749C6F" w14:textId="7CC12876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ACPA </w:t>
            </w:r>
            <w:r w:rsidR="00513CC6" w:rsidRPr="00A16DF7">
              <w:rPr>
                <w:rFonts w:eastAsia="Times New Roman"/>
                <w:color w:val="000000"/>
                <w:sz w:val="21"/>
                <w:lang w:val="en-GB"/>
              </w:rPr>
              <w:t>titr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FA21FD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0/60 (33.3%)</w:t>
            </w:r>
          </w:p>
        </w:tc>
      </w:tr>
      <w:tr w:rsidR="0095588A" w:rsidRPr="00A16DF7" w14:paraId="3B1DC334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1C9B2DFD" w14:textId="0C147753" w:rsidR="00BF780C" w:rsidRPr="00A16DF7" w:rsidRDefault="003F4FAB" w:rsidP="0095588A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URRENT D</w:t>
            </w:r>
            <w:r>
              <w:rPr>
                <w:rFonts w:eastAsia="Times New Roman"/>
                <w:color w:val="000000"/>
                <w:sz w:val="21"/>
                <w:lang w:val="en-GB"/>
              </w:rPr>
              <w:t>isease modifying anti-rheumatic drug (D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MARD</w:t>
            </w:r>
            <w:r>
              <w:rPr>
                <w:rFonts w:eastAsia="Times New Roman"/>
                <w:color w:val="000000"/>
                <w:sz w:val="21"/>
                <w:lang w:val="en-GB"/>
              </w:rPr>
              <w:t>)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08400DEB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3/67 (94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C629D08" w14:textId="518FA095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ype of DMARD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E2EF94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0/63 (95.2%)</w:t>
            </w:r>
          </w:p>
        </w:tc>
      </w:tr>
      <w:tr w:rsidR="0095588A" w:rsidRPr="00A16DF7" w14:paraId="1D851D35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FD6746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13BD34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F25386A" w14:textId="237A8A09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ose of DMAR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1F20A6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1/63 (65.1%)</w:t>
            </w:r>
          </w:p>
        </w:tc>
      </w:tr>
      <w:tr w:rsidR="0095588A" w:rsidRPr="00A16DF7" w14:paraId="7974806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6BE384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A827E6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B36D649" w14:textId="4E8E8246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tart dat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1C764D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5/63 (55.6%)</w:t>
            </w:r>
          </w:p>
        </w:tc>
      </w:tr>
      <w:tr w:rsidR="0095588A" w:rsidRPr="00A16DF7" w14:paraId="5DCC5FF6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56E78F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A22455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FCBC0C7" w14:textId="4B6DF4D5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top dat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6AF4A9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4/63 (54%)</w:t>
            </w:r>
          </w:p>
        </w:tc>
      </w:tr>
      <w:tr w:rsidR="0095588A" w:rsidRPr="00A16DF7" w14:paraId="4C29F25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48A3E8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68E8D6D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5D45F25" w14:textId="136B2B5F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F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requency DMAR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F52F26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1/63 (49.2%)</w:t>
            </w:r>
          </w:p>
        </w:tc>
      </w:tr>
      <w:tr w:rsidR="0095588A" w:rsidRPr="00A16DF7" w14:paraId="0F27736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043ECA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8DA506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A4A7C4B" w14:textId="664AF23A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uration of DMAR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68F366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8/63 (44.4%)</w:t>
            </w:r>
          </w:p>
        </w:tc>
      </w:tr>
      <w:tr w:rsidR="0095588A" w:rsidRPr="00A16DF7" w14:paraId="3053AA0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781EEC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EB3593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1732B23" w14:textId="5B061D87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oute of administration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A4ABD7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1/63 (33.3%)</w:t>
            </w:r>
          </w:p>
        </w:tc>
      </w:tr>
      <w:tr w:rsidR="0095588A" w:rsidRPr="00A16DF7" w14:paraId="226FA164" w14:textId="77777777" w:rsidTr="0044356C">
        <w:trPr>
          <w:trHeight w:val="264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14AF2EBB" w14:textId="3D66972A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MARD HISTORY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1FA08165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1/67 (61.2%)</w:t>
            </w:r>
          </w:p>
        </w:tc>
        <w:tc>
          <w:tcPr>
            <w:tcW w:w="2070" w:type="pct"/>
            <w:shd w:val="clear" w:color="auto" w:fill="auto"/>
            <w:vAlign w:val="center"/>
            <w:hideMark/>
          </w:tcPr>
          <w:p w14:paraId="6B90C1C7" w14:textId="7DE7D2B1" w:rsidR="00BF780C" w:rsidRPr="00A16DF7" w:rsidRDefault="0095588A" w:rsidP="0095588A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eason for discontinuation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B66D11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2/41 (78%)</w:t>
            </w:r>
          </w:p>
        </w:tc>
      </w:tr>
      <w:tr w:rsidR="0095588A" w:rsidRPr="00A16DF7" w14:paraId="41F01FD8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F8F4ADA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73758A6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150AEC6" w14:textId="05149A8C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ype of previous DMAR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F4DACE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9/41 (70.7%)</w:t>
            </w:r>
          </w:p>
        </w:tc>
      </w:tr>
      <w:tr w:rsidR="0095588A" w:rsidRPr="00A16DF7" w14:paraId="7A46CFE6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402853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FBCC64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8104A77" w14:textId="10DD5FD6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umber of previous DMARD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405B6E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2/41 (53.7%)</w:t>
            </w:r>
          </w:p>
        </w:tc>
      </w:tr>
      <w:tr w:rsidR="0095588A" w:rsidRPr="00A16DF7" w14:paraId="6F1E8168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9A2A0C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EFF578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4CC957A" w14:textId="3049B556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uration of previous DMARD therap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78F4A3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2/41 (29.3%)</w:t>
            </w:r>
          </w:p>
        </w:tc>
      </w:tr>
      <w:tr w:rsidR="0095588A" w:rsidRPr="00A16DF7" w14:paraId="26C1AD2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0576ECB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5420689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10196BA" w14:textId="21B622CF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ose of previous DMAR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500477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7/41 (17.1%)</w:t>
            </w:r>
          </w:p>
        </w:tc>
      </w:tr>
      <w:tr w:rsidR="0095588A" w:rsidRPr="00A16DF7" w14:paraId="7B503655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6F1C17EA" w14:textId="62E123E4" w:rsidR="00BF780C" w:rsidRPr="00A16DF7" w:rsidRDefault="009C61B5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GLUCOCORTICOIDS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23CE640C" w14:textId="77777777" w:rsidR="00BF780C" w:rsidRPr="00A16DF7" w:rsidRDefault="00BF780C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3/67 (79.1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FE0D389" w14:textId="45423F35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Glucocorticoi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Y/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F200AEF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8/53 (90.6%)</w:t>
            </w:r>
          </w:p>
        </w:tc>
      </w:tr>
      <w:tr w:rsidR="0095588A" w:rsidRPr="00A16DF7" w14:paraId="7D81E444" w14:textId="77777777" w:rsidTr="0044356C">
        <w:trPr>
          <w:trHeight w:val="306"/>
        </w:trPr>
        <w:tc>
          <w:tcPr>
            <w:tcW w:w="1550" w:type="pct"/>
            <w:vMerge/>
            <w:vAlign w:val="center"/>
            <w:hideMark/>
          </w:tcPr>
          <w:p w14:paraId="4F414DF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758FCF0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vAlign w:val="center"/>
            <w:hideMark/>
          </w:tcPr>
          <w:p w14:paraId="4BEC2E7F" w14:textId="60371C6D" w:rsidR="00BF780C" w:rsidRPr="00A16DF7" w:rsidRDefault="0095588A" w:rsidP="0095588A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Glucocorticoi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dos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EC0978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8/53 (71.7%)</w:t>
            </w:r>
          </w:p>
        </w:tc>
      </w:tr>
      <w:tr w:rsidR="0095588A" w:rsidRPr="00A16DF7" w14:paraId="041818B3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B1EF6D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DEFA25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D33CB89" w14:textId="6CAD7ACD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oute of administration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713F7D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2/53 (41.5%)</w:t>
            </w:r>
          </w:p>
        </w:tc>
      </w:tr>
      <w:tr w:rsidR="0095588A" w:rsidRPr="00A16DF7" w14:paraId="4C3CA37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B784ED7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1755058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C980953" w14:textId="60B14DDB" w:rsidR="00BF780C" w:rsidRPr="00A16DF7" w:rsidRDefault="0095588A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uration of therap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FAA8852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9/53 (35.8%)</w:t>
            </w:r>
          </w:p>
        </w:tc>
      </w:tr>
      <w:tr w:rsidR="0095588A" w:rsidRPr="00A16DF7" w14:paraId="260968AD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D57881C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20D7463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936C81D" w14:textId="48F95CCC" w:rsidR="00BF780C" w:rsidRPr="00A16DF7" w:rsidRDefault="0095588A" w:rsidP="00ED1BB6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>umulative do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5A7EBA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53 (1.9%)</w:t>
            </w:r>
          </w:p>
        </w:tc>
      </w:tr>
      <w:tr w:rsidR="0095588A" w:rsidRPr="00A16DF7" w14:paraId="6E3EBF4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2016EFE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C0BDE51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E5C8D50" w14:textId="3D338AB4" w:rsidR="00ED1BB6" w:rsidRPr="00A16DF7" w:rsidRDefault="00ED1BB6" w:rsidP="00ED1BB6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="00BF780C"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tart and stop dat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FA5FF45" w14:textId="77777777" w:rsidR="00BF780C" w:rsidRPr="00A16DF7" w:rsidRDefault="00BF780C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53 (1.9%)</w:t>
            </w:r>
          </w:p>
        </w:tc>
      </w:tr>
      <w:tr w:rsidR="003F4FAB" w:rsidRPr="00A16DF7" w14:paraId="2C903D7B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783DC084" w14:textId="5D0594E9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Non-steroidal Anti-inflammatory drugs (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SAIDS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740F762B" w14:textId="77777777" w:rsidR="003F4FAB" w:rsidRPr="00A16DF7" w:rsidRDefault="003F4FAB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3/67 (64.2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035575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SAIDs Y/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963967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1/43 (95.3%)</w:t>
            </w:r>
          </w:p>
        </w:tc>
      </w:tr>
      <w:tr w:rsidR="003F4FAB" w:rsidRPr="00A16DF7" w14:paraId="23A6232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49360E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4F8D01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852C95C" w14:textId="2913CDBE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T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ype of NSAID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B039635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5/43 (58.1%)</w:t>
            </w:r>
          </w:p>
        </w:tc>
      </w:tr>
      <w:tr w:rsidR="003F4FAB" w:rsidRPr="00A16DF7" w14:paraId="282B019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7A070D5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1155C0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B78E278" w14:textId="6AEEA9BA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F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equency NSAID u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794F29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6/43 (37.2%)</w:t>
            </w:r>
          </w:p>
        </w:tc>
      </w:tr>
      <w:tr w:rsidR="003F4FAB" w:rsidRPr="00A16DF7" w14:paraId="65FB209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4E7DD7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E26C94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104C6D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SAID do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F4C1CD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5/43 (34.9%)</w:t>
            </w:r>
          </w:p>
        </w:tc>
      </w:tr>
      <w:tr w:rsidR="003F4FAB" w:rsidRPr="00A16DF7" w14:paraId="66A0DC8E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E1D714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A8FB4BD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615B1EA" w14:textId="44D2E4E4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uration of NSAID u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957569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1/43 (25.6%)</w:t>
            </w:r>
          </w:p>
        </w:tc>
      </w:tr>
      <w:tr w:rsidR="003F4FAB" w:rsidRPr="00A16DF7" w14:paraId="7A16E5AC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443A124C" w14:textId="7EE7BA11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DVERSE EVENTS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02DCB7DE" w14:textId="77777777" w:rsidR="003F4FAB" w:rsidRPr="00A16DF7" w:rsidRDefault="003F4FAB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0/67 (59.7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8867359" w14:textId="4C0F9D10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A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ny adverse event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90403EA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0/40 (75%)</w:t>
            </w:r>
          </w:p>
        </w:tc>
      </w:tr>
      <w:tr w:rsidR="003F4FAB" w:rsidRPr="00A16DF7" w14:paraId="54E8627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B75E42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4BDAE83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BDCC058" w14:textId="152C60BB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S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rious adverse event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ECBA0E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0/40 (75%)</w:t>
            </w:r>
          </w:p>
        </w:tc>
      </w:tr>
      <w:tr w:rsidR="003F4FAB" w:rsidRPr="00A16DF7" w14:paraId="788ACCC7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216FB1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6ABD5E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93B025F" w14:textId="08DE2E42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D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scription of severity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7D6DA8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6/40 (15%)</w:t>
            </w:r>
          </w:p>
        </w:tc>
      </w:tr>
      <w:tr w:rsidR="003F4FAB" w:rsidRPr="00A16DF7" w14:paraId="6471502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FDED6AA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2DE3903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23DE84E" w14:textId="1C9E12E5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R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corded hospitalisatio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C05C55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40 (7.5%)</w:t>
            </w:r>
          </w:p>
        </w:tc>
      </w:tr>
      <w:tr w:rsidR="003F4FAB" w:rsidRPr="00A16DF7" w14:paraId="67158978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5A4DCC3F" w14:textId="35DB93FC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STRUCTURAL DAMAGE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75A16B4B" w14:textId="77777777" w:rsidR="003F4FAB" w:rsidRPr="00A16DF7" w:rsidRDefault="003F4FAB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0/67 (44.8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C9E175A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Erosions Y/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7F2C25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3/30 (76.7%)</w:t>
            </w:r>
          </w:p>
        </w:tc>
      </w:tr>
      <w:tr w:rsidR="003F4FAB" w:rsidRPr="00A16DF7" w14:paraId="1D1AD13A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047BDF3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1B4EE8B3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D41D133" w14:textId="1ACEAD50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Sharp van der </w:t>
            </w:r>
            <w:proofErr w:type="spellStart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Heijde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Scor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10377E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5/30 (50%)</w:t>
            </w:r>
          </w:p>
        </w:tc>
      </w:tr>
      <w:tr w:rsidR="003F4FAB" w:rsidRPr="00A16DF7" w14:paraId="26C43E39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8D9536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3462164D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1FE471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Larsen Score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2F90868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9/30 (30%)</w:t>
            </w:r>
          </w:p>
        </w:tc>
      </w:tr>
      <w:tr w:rsidR="003F4FAB" w:rsidRPr="00A16DF7" w14:paraId="73A56C2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193CC4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2E1099C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DE86D4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Rau Ratingen Scor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8B49AD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/30 (6.6%)</w:t>
            </w:r>
          </w:p>
        </w:tc>
      </w:tr>
      <w:tr w:rsidR="003F4FAB" w:rsidRPr="00A16DF7" w14:paraId="23742F1C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2C3398B2" w14:textId="52AB3FA1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ULTRASOUND JOINT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5275ADD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9/67 (13.4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79C094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81B896F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3F4FAB" w:rsidRPr="00A16DF7" w14:paraId="5C1E2495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3B3FF919" w14:textId="2E31FCFB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MRI JOINTS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2044093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/67 (6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D21D08D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54AA80F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3F4FAB" w:rsidRPr="00A16DF7" w14:paraId="21929E66" w14:textId="77777777" w:rsidTr="0044356C">
        <w:trPr>
          <w:trHeight w:val="340"/>
        </w:trPr>
        <w:tc>
          <w:tcPr>
            <w:tcW w:w="1550" w:type="pct"/>
            <w:shd w:val="clear" w:color="auto" w:fill="auto"/>
            <w:noWrap/>
            <w:vAlign w:val="center"/>
            <w:hideMark/>
          </w:tcPr>
          <w:p w14:paraId="0B6E5FDE" w14:textId="2AC509F0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HEST X-RAY</w:t>
            </w:r>
          </w:p>
        </w:tc>
        <w:tc>
          <w:tcPr>
            <w:tcW w:w="674" w:type="pct"/>
            <w:shd w:val="clear" w:color="auto" w:fill="auto"/>
            <w:noWrap/>
            <w:vAlign w:val="center"/>
            <w:hideMark/>
          </w:tcPr>
          <w:p w14:paraId="2460852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8/67 (11.9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5E17AF8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637465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3F4FAB" w:rsidRPr="00A16DF7" w14:paraId="255B7C76" w14:textId="77777777" w:rsidTr="0044356C">
        <w:trPr>
          <w:trHeight w:val="340"/>
        </w:trPr>
        <w:tc>
          <w:tcPr>
            <w:tcW w:w="1550" w:type="pct"/>
            <w:vMerge w:val="restart"/>
            <w:shd w:val="clear" w:color="auto" w:fill="auto"/>
            <w:noWrap/>
            <w:vAlign w:val="center"/>
            <w:hideMark/>
          </w:tcPr>
          <w:p w14:paraId="10D36F45" w14:textId="7D9EE26B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OMORBIDITIES</w:t>
            </w:r>
          </w:p>
        </w:tc>
        <w:tc>
          <w:tcPr>
            <w:tcW w:w="674" w:type="pct"/>
            <w:vMerge w:val="restart"/>
            <w:shd w:val="clear" w:color="auto" w:fill="auto"/>
            <w:noWrap/>
            <w:vAlign w:val="center"/>
            <w:hideMark/>
          </w:tcPr>
          <w:p w14:paraId="1A607718" w14:textId="77777777" w:rsidR="003F4FAB" w:rsidRPr="00A16DF7" w:rsidRDefault="003F4FAB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3/67 (64.2%)</w:t>
            </w: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1C5A312" w14:textId="0F6FA55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>
              <w:rPr>
                <w:rFonts w:eastAsia="Times New Roman"/>
                <w:color w:val="000000"/>
                <w:sz w:val="21"/>
                <w:lang w:val="en-GB"/>
              </w:rPr>
              <w:t>T</w:t>
            </w: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ype of comorbidity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60DAAB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2/43 (97.7%)</w:t>
            </w:r>
          </w:p>
        </w:tc>
      </w:tr>
      <w:tr w:rsidR="003F4FAB" w:rsidRPr="00A16DF7" w14:paraId="1486403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41C2920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0683A1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9890BED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proofErr w:type="spellStart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harlson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Comorbidity Index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99B43D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/43 (9.3%)</w:t>
            </w:r>
          </w:p>
        </w:tc>
      </w:tr>
      <w:tr w:rsidR="003F4FAB" w:rsidRPr="00A16DF7" w14:paraId="6E5111D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D5923F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FC4985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415EA1A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ardiovascular disea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7C29168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3/43 (76.7%)</w:t>
            </w:r>
          </w:p>
        </w:tc>
      </w:tr>
      <w:tr w:rsidR="003F4FAB" w:rsidRPr="00A16DF7" w14:paraId="2F9D3615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725E40F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3AAD89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0C44A54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ancer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084542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2/43 (74.4%)</w:t>
            </w:r>
          </w:p>
        </w:tc>
      </w:tr>
      <w:tr w:rsidR="003F4FAB" w:rsidRPr="00A16DF7" w14:paraId="6552AFC3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D309C45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CE7D85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56329D8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Hypertensio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8490BB3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1/43 (72.1%)</w:t>
            </w:r>
          </w:p>
        </w:tc>
      </w:tr>
      <w:tr w:rsidR="003F4FAB" w:rsidRPr="00A16DF7" w14:paraId="44C5B0AA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02DAE9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38FE67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28A517B" w14:textId="4F954368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iabetes mellitu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F64B02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0/43 (69.8%)</w:t>
            </w:r>
          </w:p>
        </w:tc>
      </w:tr>
      <w:tr w:rsidR="003F4FAB" w:rsidRPr="00A16DF7" w14:paraId="18ED975D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F1738F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8F0E89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D18D88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Pulmonary disease (COPD, Asthma,..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D3798C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0/43 (69.8%)</w:t>
            </w:r>
          </w:p>
        </w:tc>
      </w:tr>
      <w:tr w:rsidR="003F4FAB" w:rsidRPr="00A16DF7" w14:paraId="0317B295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DD488A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D8C300A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561BA55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proofErr w:type="spellStart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Hyperlipidemia</w:t>
            </w:r>
            <w:proofErr w:type="spellEnd"/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DA376F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2/43 (51.2%)</w:t>
            </w:r>
          </w:p>
        </w:tc>
      </w:tr>
      <w:tr w:rsidR="003F4FAB" w:rsidRPr="00A16DF7" w14:paraId="0C724A3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3F2AB14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3E0D98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404DE03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Depression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09C6031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1/43 (48.8%)</w:t>
            </w:r>
          </w:p>
        </w:tc>
      </w:tr>
      <w:tr w:rsidR="003F4FAB" w:rsidRPr="00A16DF7" w14:paraId="2CB1430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795582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762960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C231CB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Osteoporosis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A11172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9/43 (44.2%)</w:t>
            </w:r>
          </w:p>
        </w:tc>
      </w:tr>
      <w:tr w:rsidR="003F4FAB" w:rsidRPr="00A16DF7" w14:paraId="642ADC17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2764341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A2E143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4CA69F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erebrovascular disease (stroke,..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4450A085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4/43 (32.6%)</w:t>
            </w:r>
          </w:p>
        </w:tc>
      </w:tr>
      <w:tr w:rsidR="003F4FAB" w:rsidRPr="00A16DF7" w14:paraId="06722E41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5B4A4D0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C79C3E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65C93B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Liver disea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589C7CF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2/43 (27.9%)</w:t>
            </w:r>
          </w:p>
        </w:tc>
      </w:tr>
      <w:tr w:rsidR="003F4FAB" w:rsidRPr="00A16DF7" w14:paraId="05DC0712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5651B06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2CAA3D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2FCA08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uberculosis  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0A78668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1/43 (25.6%)</w:t>
            </w:r>
          </w:p>
        </w:tc>
      </w:tr>
      <w:tr w:rsidR="003F4FAB" w:rsidRPr="00A16DF7" w14:paraId="50BC5A3C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507F55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D5CB09F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67F0BAA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hronic Kidney disease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19363C8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0/43 (23.3%)</w:t>
            </w:r>
          </w:p>
        </w:tc>
      </w:tr>
      <w:tr w:rsidR="003F4FAB" w:rsidRPr="00A16DF7" w14:paraId="5726775B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64DE982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4A80AACC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452533A5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hyroid disorder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F3B0B1F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8/43 (18.6%)</w:t>
            </w:r>
          </w:p>
        </w:tc>
      </w:tr>
      <w:tr w:rsidR="003F4FAB" w:rsidRPr="00A16DF7" w14:paraId="1A98BAE4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9BDC8C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00CB872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1B0BCFF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Gastrointestinal disorder (ulcer,..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2F34E097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5/43 (11.6%)</w:t>
            </w:r>
          </w:p>
        </w:tc>
      </w:tr>
      <w:tr w:rsidR="003F4FAB" w:rsidRPr="00A16DF7" w14:paraId="2C4CD0D9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7046773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5A59160B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26AF931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Neurologic disorder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38ABA7B0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4/43 (9.3%)</w:t>
            </w:r>
          </w:p>
        </w:tc>
      </w:tr>
      <w:tr w:rsidR="003F4FAB" w:rsidRPr="00A16DF7" w14:paraId="248E6020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19F4DA5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616A1134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3D22D58D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proofErr w:type="spellStart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Anemia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 / </w:t>
            </w:r>
            <w:proofErr w:type="spellStart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>Cytopenia</w:t>
            </w:r>
            <w:proofErr w:type="spellEnd"/>
            <w:r w:rsidRPr="00A16DF7">
              <w:rPr>
                <w:rFonts w:eastAsia="Times New Roman"/>
                <w:color w:val="000000"/>
                <w:sz w:val="21"/>
                <w:lang w:val="en-GB"/>
              </w:rPr>
              <w:t xml:space="preserve">/ 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7C675E02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43 (7%)</w:t>
            </w:r>
          </w:p>
        </w:tc>
      </w:tr>
      <w:tr w:rsidR="003F4FAB" w:rsidRPr="00A16DF7" w14:paraId="612669C5" w14:textId="77777777" w:rsidTr="0044356C">
        <w:trPr>
          <w:trHeight w:val="340"/>
        </w:trPr>
        <w:tc>
          <w:tcPr>
            <w:tcW w:w="1550" w:type="pct"/>
            <w:vMerge/>
            <w:vAlign w:val="center"/>
            <w:hideMark/>
          </w:tcPr>
          <w:p w14:paraId="050A6699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674" w:type="pct"/>
            <w:vMerge/>
            <w:vAlign w:val="center"/>
            <w:hideMark/>
          </w:tcPr>
          <w:p w14:paraId="7B0EAD2E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2070" w:type="pct"/>
            <w:shd w:val="clear" w:color="auto" w:fill="auto"/>
            <w:noWrap/>
            <w:vAlign w:val="center"/>
            <w:hideMark/>
          </w:tcPr>
          <w:p w14:paraId="7D16C75A" w14:textId="58621605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Viral infections (Hep, HIV)</w:t>
            </w:r>
          </w:p>
        </w:tc>
        <w:tc>
          <w:tcPr>
            <w:tcW w:w="706" w:type="pct"/>
            <w:shd w:val="clear" w:color="auto" w:fill="auto"/>
            <w:noWrap/>
            <w:vAlign w:val="center"/>
            <w:hideMark/>
          </w:tcPr>
          <w:p w14:paraId="6DEABB75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3/43 (7%)</w:t>
            </w:r>
          </w:p>
        </w:tc>
      </w:tr>
      <w:tr w:rsidR="003F4FAB" w:rsidRPr="00A16DF7" w14:paraId="68DCDA38" w14:textId="77777777" w:rsidTr="0044356C">
        <w:trPr>
          <w:trHeight w:val="340"/>
        </w:trPr>
        <w:tc>
          <w:tcPr>
            <w:tcW w:w="155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92ED7" w14:textId="51601814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VACCINATION</w:t>
            </w:r>
          </w:p>
        </w:tc>
        <w:tc>
          <w:tcPr>
            <w:tcW w:w="67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6CA7E" w14:textId="77777777" w:rsidR="003F4FAB" w:rsidRPr="00A16DF7" w:rsidRDefault="003F4FAB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1/67 (1.5%)</w:t>
            </w:r>
          </w:p>
        </w:tc>
        <w:tc>
          <w:tcPr>
            <w:tcW w:w="207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31C31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  <w:tc>
          <w:tcPr>
            <w:tcW w:w="706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D442A" w14:textId="77777777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 </w:t>
            </w:r>
          </w:p>
        </w:tc>
      </w:tr>
      <w:tr w:rsidR="003F4FAB" w:rsidRPr="00A16DF7" w14:paraId="473B38BF" w14:textId="77777777" w:rsidTr="0044356C">
        <w:trPr>
          <w:trHeight w:val="340"/>
        </w:trPr>
        <w:tc>
          <w:tcPr>
            <w:tcW w:w="155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AC83D0" w14:textId="02286FEA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TREATMENT NOT RELATED TO RA</w:t>
            </w:r>
          </w:p>
        </w:tc>
        <w:tc>
          <w:tcPr>
            <w:tcW w:w="67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9AADD" w14:textId="77777777" w:rsidR="003F4FAB" w:rsidRPr="00A16DF7" w:rsidRDefault="003F4FAB" w:rsidP="00BF780C">
            <w:pPr>
              <w:jc w:val="center"/>
              <w:rPr>
                <w:rFonts w:eastAsia="Times New Roman"/>
                <w:color w:val="000000"/>
                <w:sz w:val="21"/>
                <w:lang w:val="en-GB"/>
              </w:rPr>
            </w:pPr>
            <w:r w:rsidRPr="00A16DF7">
              <w:rPr>
                <w:rFonts w:eastAsia="Times New Roman"/>
                <w:color w:val="000000"/>
                <w:sz w:val="21"/>
                <w:lang w:val="en-GB"/>
              </w:rPr>
              <w:t>20/67 (29.8%)</w:t>
            </w:r>
          </w:p>
        </w:tc>
        <w:tc>
          <w:tcPr>
            <w:tcW w:w="207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92CB421" w14:textId="0B6506FE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  <w:tc>
          <w:tcPr>
            <w:tcW w:w="7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30739A6" w14:textId="17329AB0" w:rsidR="003F4FAB" w:rsidRPr="00A16DF7" w:rsidRDefault="003F4FAB" w:rsidP="00BF780C">
            <w:pPr>
              <w:rPr>
                <w:rFonts w:eastAsia="Times New Roman"/>
                <w:color w:val="000000"/>
                <w:sz w:val="21"/>
                <w:lang w:val="en-GB"/>
              </w:rPr>
            </w:pPr>
          </w:p>
        </w:tc>
      </w:tr>
    </w:tbl>
    <w:p w14:paraId="31A1996E" w14:textId="77777777" w:rsidR="00BF780C" w:rsidRPr="00A16DF7" w:rsidRDefault="00BF780C" w:rsidP="00A50002">
      <w:pPr>
        <w:jc w:val="both"/>
        <w:rPr>
          <w:b/>
          <w:lang w:val="en-GB"/>
        </w:rPr>
      </w:pPr>
    </w:p>
    <w:p w14:paraId="1F87CEEE" w14:textId="77777777" w:rsidR="00BF780C" w:rsidRDefault="00BF780C" w:rsidP="00A50002">
      <w:pPr>
        <w:jc w:val="both"/>
        <w:rPr>
          <w:b/>
          <w:lang w:val="en-GB"/>
        </w:rPr>
      </w:pPr>
    </w:p>
    <w:p w14:paraId="27E8F589" w14:textId="77777777" w:rsidR="001E3809" w:rsidRPr="00A16DF7" w:rsidRDefault="001E3809" w:rsidP="00A50002">
      <w:pPr>
        <w:jc w:val="both"/>
        <w:rPr>
          <w:b/>
          <w:lang w:val="en-GB"/>
        </w:rPr>
      </w:pPr>
    </w:p>
    <w:p w14:paraId="28863225" w14:textId="77777777" w:rsidR="00EE567D" w:rsidRDefault="00EE567D">
      <w:pPr>
        <w:rPr>
          <w:b/>
          <w:lang w:val="en-GB"/>
        </w:rPr>
      </w:pPr>
      <w:r>
        <w:rPr>
          <w:b/>
          <w:lang w:val="en-GB"/>
        </w:rPr>
        <w:br w:type="page"/>
      </w:r>
    </w:p>
    <w:p w14:paraId="63D58329" w14:textId="3F728C89" w:rsidR="00A50002" w:rsidRPr="00A16DF7" w:rsidRDefault="001E3809" w:rsidP="00A50002">
      <w:pPr>
        <w:jc w:val="both"/>
        <w:rPr>
          <w:lang w:val="en-GB"/>
        </w:rPr>
      </w:pPr>
      <w:r>
        <w:rPr>
          <w:b/>
          <w:lang w:val="en-GB"/>
        </w:rPr>
        <w:lastRenderedPageBreak/>
        <w:t>Supplementary Table 2</w:t>
      </w:r>
      <w:r w:rsidR="00A50002" w:rsidRPr="00A16DF7">
        <w:rPr>
          <w:b/>
          <w:lang w:val="en-GB"/>
        </w:rPr>
        <w:t xml:space="preserve">. </w:t>
      </w:r>
      <w:r w:rsidR="00A50002" w:rsidRPr="00A16DF7">
        <w:rPr>
          <w:lang w:val="en-GB"/>
        </w:rPr>
        <w:t>Summary of initial list of tentative items and the outcome of each step from literature review (column a) until final voting round (column e</w:t>
      </w:r>
      <w:proofErr w:type="gramStart"/>
      <w:r w:rsidR="00A50002" w:rsidRPr="00A16DF7">
        <w:rPr>
          <w:lang w:val="en-GB"/>
        </w:rPr>
        <w:t>)..</w:t>
      </w:r>
      <w:proofErr w:type="gramEnd"/>
      <w:r w:rsidR="00A50002" w:rsidRPr="00A16DF7">
        <w:rPr>
          <w:lang w:val="en-GB"/>
        </w:rPr>
        <w:t xml:space="preserve"> </w:t>
      </w:r>
    </w:p>
    <w:p w14:paraId="111594C3" w14:textId="77777777" w:rsidR="00A50002" w:rsidRPr="00A16DF7" w:rsidRDefault="00A50002" w:rsidP="00A50002">
      <w:pPr>
        <w:jc w:val="both"/>
        <w:rPr>
          <w:sz w:val="20"/>
          <w:szCs w:val="20"/>
          <w:lang w:val="en-GB"/>
        </w:rPr>
      </w:pPr>
    </w:p>
    <w:tbl>
      <w:tblPr>
        <w:tblW w:w="9653" w:type="dxa"/>
        <w:tblBorders>
          <w:top w:val="single" w:sz="8" w:space="0" w:color="000000"/>
          <w:bottom w:val="single" w:sz="8" w:space="0" w:color="000000"/>
          <w:insideH w:val="single" w:sz="8" w:space="0" w:color="000000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276"/>
        <w:gridCol w:w="1397"/>
        <w:gridCol w:w="1139"/>
        <w:gridCol w:w="1135"/>
        <w:gridCol w:w="1321"/>
        <w:gridCol w:w="1385"/>
      </w:tblGrid>
      <w:tr w:rsidR="00A50002" w:rsidRPr="00A16DF7" w14:paraId="21874176" w14:textId="77777777" w:rsidTr="00CF68FD">
        <w:trPr>
          <w:trHeight w:val="286"/>
        </w:trPr>
        <w:tc>
          <w:tcPr>
            <w:tcW w:w="3276" w:type="dxa"/>
            <w:vMerge w:val="restart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3F8C0A7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Items</w:t>
            </w:r>
          </w:p>
        </w:tc>
        <w:tc>
          <w:tcPr>
            <w:tcW w:w="1397" w:type="dxa"/>
            <w:vMerge w:val="restart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90388E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 xml:space="preserve">a) Proportion of publications reporting on item </w:t>
            </w:r>
          </w:p>
        </w:tc>
        <w:tc>
          <w:tcPr>
            <w:tcW w:w="4980" w:type="dxa"/>
            <w:gridSpan w:val="4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7A7F5A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% of participants who favoured INCLUSION</w:t>
            </w:r>
          </w:p>
        </w:tc>
      </w:tr>
      <w:tr w:rsidR="00A50002" w:rsidRPr="00A16DF7" w14:paraId="50E7B710" w14:textId="77777777" w:rsidTr="00CF68FD">
        <w:trPr>
          <w:trHeight w:val="978"/>
        </w:trPr>
        <w:tc>
          <w:tcPr>
            <w:tcW w:w="0" w:type="auto"/>
            <w:vMerge/>
            <w:vAlign w:val="center"/>
          </w:tcPr>
          <w:p w14:paraId="5CE71E23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vAlign w:val="center"/>
          </w:tcPr>
          <w:p w14:paraId="297C0F7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1139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76B020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b) in expert group survey</w:t>
            </w:r>
          </w:p>
        </w:tc>
        <w:tc>
          <w:tcPr>
            <w:tcW w:w="1135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F39BBA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c) at first face-to-face meeting</w:t>
            </w:r>
          </w:p>
        </w:tc>
        <w:tc>
          <w:tcPr>
            <w:tcW w:w="1321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4E0F23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d) in working group ratification survey</w:t>
            </w:r>
          </w:p>
        </w:tc>
        <w:tc>
          <w:tcPr>
            <w:tcW w:w="1385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B8642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e) at second face-to-face meeting</w:t>
            </w:r>
          </w:p>
        </w:tc>
      </w:tr>
      <w:tr w:rsidR="00A50002" w:rsidRPr="00A16DF7" w14:paraId="746F72DC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466BACD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Ag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4192A1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47038C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5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3EF94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AED90C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D7EB6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2CF315F2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2965FF3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Gender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DEBDB3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C44F8F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6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10C3F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5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3BEF6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15CB75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60EF3B4E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9DB05F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Marital statu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083DC9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1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DB3646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31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1F966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4DB2A6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F71BB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64B986ED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4C31AE4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ocio-economic statu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BEB8AD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0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398D0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7</w:t>
            </w:r>
          </w:p>
        </w:tc>
        <w:tc>
          <w:tcPr>
            <w:tcW w:w="1135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8E33CB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3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9D6BA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3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2370B4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E270D67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C7A18E6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Family histor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31A117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A1DAB6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9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452A5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6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B77287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558790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1BE0525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B3A13F1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Ethnicit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E1BD12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1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C32AAE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9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ED2C6B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71F3FA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3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4DA320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6BACDADE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D824A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Diagnosis of RA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C03B83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4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5BF1F1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18EB5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5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709E3D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1768A8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7A5EF16F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556CA9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Disease duration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5366C8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3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3EE6EC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7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D1CAC2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005F2B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F3C60E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10E86AE6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61160E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ymptom duration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97CBC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5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70C5E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6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565863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6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2D9B3A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2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CE142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0C67B99D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F59B2A7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Diet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F2773E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79555F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7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70F5BF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347E2E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D89F6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93BACF6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48804D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Physical exercis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26EA94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A61793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7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875059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C63F89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44ECC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4411DC48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673514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moking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6C26B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7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31539C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9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5578B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9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A04783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883D1B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843E6BB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C3C9ED4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Body mass index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CA621B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6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C67C57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5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40E4BB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0*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7C09F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3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896478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CFB394F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FF76D2D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Alcohol intak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22417A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2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AB9C3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7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B948EE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D3BBC5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B52FE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209DED9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CD272BB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Composite scor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881A0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1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5BF4F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D22AF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5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3C7D6C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1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488755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7A9C36DC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FB701A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Tender joint count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AC8115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7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84DA84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3E2AD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4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9FEAC5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A2723F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1B76CC97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5F19E97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wollen joint count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15DECA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7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B4DC9A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23D912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4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EF5CF9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729D90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7C701F84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936C70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Patient global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DB3C54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8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4A3FE4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9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5F8AB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4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65977E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159C89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7178A136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475F7A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Evaluator global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CAB70E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1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8172BA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7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BF2887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4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26B606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3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C5D46F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E83C478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BCD7DE4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Pain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563759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2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3A3BD1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6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B99BF8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4562D6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6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19D16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14317DAB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151E31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Fatigu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533F52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2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5517BB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1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04F89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0*</w:t>
            </w:r>
          </w:p>
        </w:tc>
        <w:tc>
          <w:tcPr>
            <w:tcW w:w="1321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C0DD1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2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8EDC1D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1</w:t>
            </w:r>
          </w:p>
        </w:tc>
      </w:tr>
      <w:tr w:rsidR="00A50002" w:rsidRPr="00A16DF7" w14:paraId="6CF0EF15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9AEBD92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Morning stiffnes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FAB699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4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DFDF69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1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2E9853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A8C67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CD3304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24C5FAA9" w14:textId="77777777" w:rsidTr="00CF68FD">
        <w:trPr>
          <w:trHeight w:val="303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210F528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Extra-articular manifestation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F99FB8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6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153A84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6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16BD97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37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82F8C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6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8FEEB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2137EE28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A2DFBD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Physical function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124184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1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0C4A1E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9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283FEA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9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CCCF71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6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E2F8CC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678F3BE2" w14:textId="77777777" w:rsidTr="00CF68FD">
        <w:trPr>
          <w:trHeight w:val="230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9B83BC9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Health related quality of lif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BDA844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4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910A3B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5</w:t>
            </w:r>
          </w:p>
        </w:tc>
        <w:tc>
          <w:tcPr>
            <w:tcW w:w="1135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E6608E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0*</w:t>
            </w:r>
          </w:p>
        </w:tc>
        <w:tc>
          <w:tcPr>
            <w:tcW w:w="1321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B70B3A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8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DA9D64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8</w:t>
            </w:r>
          </w:p>
        </w:tc>
      </w:tr>
      <w:tr w:rsidR="00A50002" w:rsidRPr="00A16DF7" w14:paraId="0A7E0897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CF94D3A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Work productivit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3149B2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8906B4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2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7713DC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0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E5C76E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C4A53C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7D719C2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01C3AE9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exual life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0CBD0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BBD0B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6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D41DD8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DD86D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78A186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F48D7E0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04085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Joint surger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FC185F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0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E3C443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2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10FD5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1*</w:t>
            </w:r>
          </w:p>
        </w:tc>
        <w:tc>
          <w:tcPr>
            <w:tcW w:w="1321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BD2ED6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1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5E9A41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74E050B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88E9E32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Grip strength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57944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4DFE61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7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C8A139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81D38A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143BF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7EFF5F4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724504F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Acute phase reactant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729D45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7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AC31DA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9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A55CE5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8DA83E7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202FEA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1FD7BDFA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BBB6EB5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erolog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092B9C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0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7EE88C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7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500E5B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E79B7F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6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E9406D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4B5242EB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29FDF10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Current DMARD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A3D27F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4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733806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9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D0EBE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F778A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ADD6AA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1EB741E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DDE1AA6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DMARD histor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CB10DA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1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F656DB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7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1302D6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*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04B7DF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1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B2B947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BB360F6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0D28979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Glucocorticoid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F0DA5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9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DF557A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9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83195C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4B34B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D32AA1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0C25FDAB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B9B90D6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NSAID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A1048E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4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CA3DD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0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B3D64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33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82FFB7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3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CFF63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289C395F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81407F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Adverse event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194048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0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67E985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1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A63D2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6*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84214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3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FE3DF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4B47BF3F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C51C908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Structural damage by X-ra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899F16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5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CDD5E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2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794CE1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4*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B274B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74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35353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66E7A683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A80B12D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Ultrasound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19C44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3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58C4CE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6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6E598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E6EAC8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6DD67E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0FB48F39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FEBE620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MRI of joint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7E8411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16565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9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7FC186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4139D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A54510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BA3A9DC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CE73AED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Chest X-Ra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CC58E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2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37CA390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3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F9BA3F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ED9CE9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4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A9656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0513C8A5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0B83291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Comorbidities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578AFC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3</w:t>
            </w:r>
          </w:p>
        </w:tc>
        <w:tc>
          <w:tcPr>
            <w:tcW w:w="1139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1FB591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3</w:t>
            </w:r>
          </w:p>
        </w:tc>
        <w:tc>
          <w:tcPr>
            <w:tcW w:w="113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2961A0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321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3725C3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87</w:t>
            </w:r>
          </w:p>
        </w:tc>
        <w:tc>
          <w:tcPr>
            <w:tcW w:w="1385" w:type="dxa"/>
            <w:shd w:val="clear" w:color="auto" w:fill="92D05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54938C6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0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263CAD41" w14:textId="77777777" w:rsidTr="00BF392E">
        <w:trPr>
          <w:trHeight w:val="258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30504B5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Vaccination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92786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2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211F4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8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9B9617A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1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DD3CC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9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7114E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48B051DC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CF527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Treatment not related to RA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C9C178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B4007AF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3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73C84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ED681FE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17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45A3F8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306A16E3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414CEC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Physiotherap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730D81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DDF85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3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98C03E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B7DC16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707CA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4E61F9F3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0FCD99B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Occupational therap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3509A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0C0B06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4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B3D0E2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053DB3D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C0E5F1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55EA99A" w14:textId="77777777" w:rsidTr="00CF68FD">
        <w:trPr>
          <w:trHeight w:val="445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FBEB2F9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lastRenderedPageBreak/>
              <w:t>Psychological/emotional therap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1E4D02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213206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61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CE98A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AC265E1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ECB3935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  <w:tr w:rsidR="00A50002" w:rsidRPr="00A16DF7" w14:paraId="533925EE" w14:textId="77777777" w:rsidTr="00CF68FD">
        <w:trPr>
          <w:trHeight w:val="227"/>
        </w:trPr>
        <w:tc>
          <w:tcPr>
            <w:tcW w:w="3276" w:type="dxa"/>
            <w:shd w:val="clear" w:color="auto" w:fill="FFFFFF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B9D62D2" w14:textId="77777777" w:rsidR="00A50002" w:rsidRPr="00A16DF7" w:rsidRDefault="00A50002" w:rsidP="00CF68FD">
            <w:pPr>
              <w:jc w:val="both"/>
              <w:rPr>
                <w:sz w:val="20"/>
                <w:szCs w:val="20"/>
                <w:lang w:val="en-GB"/>
              </w:rPr>
            </w:pPr>
            <w:r w:rsidRPr="00A16DF7">
              <w:rPr>
                <w:b/>
                <w:bCs/>
                <w:sz w:val="20"/>
                <w:szCs w:val="20"/>
                <w:lang w:val="en-GB"/>
              </w:rPr>
              <w:t>Podiatry</w:t>
            </w:r>
          </w:p>
        </w:tc>
        <w:tc>
          <w:tcPr>
            <w:tcW w:w="139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FE4DF04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139" w:type="dxa"/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A4C764B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51</w:t>
            </w:r>
          </w:p>
        </w:tc>
        <w:tc>
          <w:tcPr>
            <w:tcW w:w="113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62ECEC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21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27CCC3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1385" w:type="dxa"/>
            <w:shd w:val="clear" w:color="auto" w:fill="FF0000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9E72312" w14:textId="77777777" w:rsidR="00A50002" w:rsidRPr="00A16DF7" w:rsidRDefault="00A50002" w:rsidP="00CF68FD">
            <w:pPr>
              <w:jc w:val="center"/>
              <w:rPr>
                <w:sz w:val="20"/>
                <w:szCs w:val="20"/>
                <w:lang w:val="en-GB"/>
              </w:rPr>
            </w:pPr>
            <w:r w:rsidRPr="00A16DF7">
              <w:rPr>
                <w:sz w:val="20"/>
                <w:szCs w:val="20"/>
                <w:lang w:val="en-GB"/>
              </w:rPr>
              <w:t>0</w:t>
            </w:r>
            <w:r w:rsidRPr="00A16DF7">
              <w:rPr>
                <w:sz w:val="20"/>
                <w:szCs w:val="20"/>
                <w:vertAlign w:val="superscript"/>
                <w:lang w:val="en-GB"/>
              </w:rPr>
              <w:t>†</w:t>
            </w:r>
          </w:p>
        </w:tc>
      </w:tr>
    </w:tbl>
    <w:p w14:paraId="527104BC" w14:textId="77777777" w:rsidR="00A50002" w:rsidRPr="00A16DF7" w:rsidRDefault="00A50002" w:rsidP="00A50002">
      <w:pPr>
        <w:jc w:val="both"/>
        <w:rPr>
          <w:lang w:val="en-GB"/>
        </w:rPr>
      </w:pPr>
      <w:r w:rsidRPr="00A16DF7">
        <w:rPr>
          <w:lang w:val="en-GB"/>
        </w:rPr>
        <w:t xml:space="preserve">Abbreviations: AD = added to the list by the steering/working group; DMARD disease modifying </w:t>
      </w:r>
      <w:proofErr w:type="spellStart"/>
      <w:r w:rsidRPr="00A16DF7">
        <w:rPr>
          <w:lang w:val="en-GB"/>
        </w:rPr>
        <w:t>antirheumatic</w:t>
      </w:r>
      <w:proofErr w:type="spellEnd"/>
      <w:r w:rsidRPr="00A16DF7">
        <w:rPr>
          <w:lang w:val="en-GB"/>
        </w:rPr>
        <w:t xml:space="preserve"> drug; NSAID non-steroidal anti-inflammatory drug; RA rheumatoid arthritis; </w:t>
      </w:r>
    </w:p>
    <w:p w14:paraId="54CF8201" w14:textId="77777777" w:rsidR="00A50002" w:rsidRPr="00A16DF7" w:rsidRDefault="00A50002" w:rsidP="00A50002">
      <w:pPr>
        <w:jc w:val="both"/>
        <w:rPr>
          <w:lang w:val="en-GB"/>
        </w:rPr>
      </w:pPr>
      <w:r w:rsidRPr="00A16DF7">
        <w:rPr>
          <w:lang w:val="en-GB"/>
        </w:rPr>
        <w:t xml:space="preserve">*after second voting round; </w:t>
      </w:r>
    </w:p>
    <w:p w14:paraId="37BB34CF" w14:textId="77777777" w:rsidR="00A50002" w:rsidRPr="00A16DF7" w:rsidRDefault="00A50002" w:rsidP="00A50002">
      <w:pPr>
        <w:jc w:val="both"/>
        <w:rPr>
          <w:lang w:val="en-GB"/>
        </w:rPr>
      </w:pPr>
      <w:r w:rsidRPr="00A16DF7">
        <w:rPr>
          <w:vertAlign w:val="superscript"/>
          <w:lang w:val="en-GB"/>
        </w:rPr>
        <w:t>†</w:t>
      </w:r>
      <w:r w:rsidRPr="00A16DF7">
        <w:rPr>
          <w:lang w:val="en-GB"/>
        </w:rPr>
        <w:t xml:space="preserve">voting on total set; </w:t>
      </w:r>
    </w:p>
    <w:p w14:paraId="23E5B7E0" w14:textId="77777777" w:rsidR="00A50002" w:rsidRPr="00A16DF7" w:rsidRDefault="00A50002" w:rsidP="00A50002">
      <w:pPr>
        <w:jc w:val="both"/>
        <w:rPr>
          <w:lang w:val="en-GB"/>
        </w:rPr>
      </w:pPr>
      <w:r w:rsidRPr="00A16DF7">
        <w:rPr>
          <w:lang w:val="en-GB"/>
        </w:rPr>
        <w:t xml:space="preserve">Items with no consensus (&lt;70% voted YES or NO) are shown in grey; items &gt;70% voted YES (inclusion) in green; &gt;70% voted NO (exclusion) in red; </w:t>
      </w:r>
    </w:p>
    <w:p w14:paraId="3ECBDB93" w14:textId="77777777" w:rsidR="00A50002" w:rsidRPr="00A16DF7" w:rsidRDefault="00A50002" w:rsidP="00A50002">
      <w:pPr>
        <w:jc w:val="both"/>
        <w:rPr>
          <w:lang w:val="en-GB"/>
        </w:rPr>
      </w:pPr>
    </w:p>
    <w:p w14:paraId="2DB37005" w14:textId="77777777" w:rsidR="00A50002" w:rsidRPr="00A16DF7" w:rsidRDefault="00A50002" w:rsidP="00A50002">
      <w:pPr>
        <w:jc w:val="both"/>
        <w:rPr>
          <w:b/>
          <w:lang w:val="en-GB"/>
        </w:rPr>
      </w:pPr>
    </w:p>
    <w:p w14:paraId="57DD2C95" w14:textId="77777777" w:rsidR="00A50002" w:rsidRPr="00A16DF7" w:rsidRDefault="00A50002" w:rsidP="00A50002">
      <w:pPr>
        <w:jc w:val="both"/>
        <w:rPr>
          <w:b/>
          <w:lang w:val="en-GB"/>
        </w:rPr>
      </w:pPr>
    </w:p>
    <w:p w14:paraId="5E05CF16" w14:textId="77777777" w:rsidR="00EE567D" w:rsidRDefault="00EE567D">
      <w:pPr>
        <w:rPr>
          <w:b/>
          <w:lang w:val="en-GB"/>
        </w:rPr>
      </w:pPr>
      <w:r>
        <w:rPr>
          <w:b/>
          <w:lang w:val="en-GB"/>
        </w:rPr>
        <w:br w:type="page"/>
      </w:r>
    </w:p>
    <w:p w14:paraId="5B0435E1" w14:textId="3F3E8F22" w:rsidR="00A50002" w:rsidRPr="00A16DF7" w:rsidRDefault="00A50002" w:rsidP="00A50002">
      <w:pPr>
        <w:jc w:val="both"/>
        <w:rPr>
          <w:b/>
          <w:lang w:val="en-GB"/>
        </w:rPr>
      </w:pPr>
      <w:r w:rsidRPr="00A16DF7">
        <w:rPr>
          <w:b/>
          <w:lang w:val="en-GB"/>
        </w:rPr>
        <w:lastRenderedPageBreak/>
        <w:t xml:space="preserve">Supplementary Table </w:t>
      </w:r>
      <w:r w:rsidR="001E3809">
        <w:rPr>
          <w:b/>
          <w:lang w:val="en-GB"/>
        </w:rPr>
        <w:t>3</w:t>
      </w:r>
      <w:r w:rsidRPr="00A16DF7">
        <w:rPr>
          <w:b/>
          <w:lang w:val="en-GB"/>
        </w:rPr>
        <w:t>.</w:t>
      </w:r>
    </w:p>
    <w:p w14:paraId="4B93EC34" w14:textId="77777777" w:rsidR="00A50002" w:rsidRPr="00A16DF7" w:rsidRDefault="00A50002" w:rsidP="00A50002">
      <w:pPr>
        <w:jc w:val="both"/>
        <w:rPr>
          <w:lang w:val="en-GB"/>
        </w:rPr>
      </w:pPr>
      <w:r w:rsidRPr="00A16DF7">
        <w:rPr>
          <w:lang w:val="en-GB"/>
        </w:rPr>
        <w:t>Comments and points raised during discussion at the two face-to-</w:t>
      </w:r>
      <w:bookmarkStart w:id="0" w:name="_GoBack"/>
      <w:r w:rsidRPr="00A16DF7">
        <w:rPr>
          <w:lang w:val="en-GB"/>
        </w:rPr>
        <w:t>fac</w:t>
      </w:r>
      <w:bookmarkEnd w:id="0"/>
      <w:r w:rsidRPr="00A16DF7">
        <w:rPr>
          <w:lang w:val="en-GB"/>
        </w:rPr>
        <w:t>e meetings, for individual items</w:t>
      </w:r>
    </w:p>
    <w:tbl>
      <w:tblPr>
        <w:tblW w:w="10453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941"/>
        <w:gridCol w:w="7512"/>
      </w:tblGrid>
      <w:tr w:rsidR="00A50002" w:rsidRPr="00A16DF7" w14:paraId="34831DD7" w14:textId="77777777" w:rsidTr="00CF68FD">
        <w:trPr>
          <w:trHeight w:val="675"/>
        </w:trPr>
        <w:tc>
          <w:tcPr>
            <w:tcW w:w="2941" w:type="dxa"/>
            <w:vAlign w:val="center"/>
          </w:tcPr>
          <w:p w14:paraId="04D95D36" w14:textId="77777777" w:rsidR="00A50002" w:rsidRPr="00A16DF7" w:rsidRDefault="00A50002" w:rsidP="00CF68FD">
            <w:pPr>
              <w:rPr>
                <w:b/>
                <w:sz w:val="21"/>
                <w:szCs w:val="22"/>
                <w:lang w:val="en-GB"/>
              </w:rPr>
            </w:pPr>
            <w:r w:rsidRPr="00A16DF7">
              <w:rPr>
                <w:b/>
                <w:sz w:val="21"/>
                <w:lang w:val="en-GB"/>
              </w:rPr>
              <w:t>ICLUDED ITEMS</w:t>
            </w:r>
          </w:p>
        </w:tc>
        <w:tc>
          <w:tcPr>
            <w:tcW w:w="7512" w:type="dxa"/>
            <w:vAlign w:val="center"/>
          </w:tcPr>
          <w:p w14:paraId="21D99DB0" w14:textId="77777777" w:rsidR="00A50002" w:rsidRPr="00A16DF7" w:rsidRDefault="00A50002" w:rsidP="00CF68FD">
            <w:pPr>
              <w:rPr>
                <w:b/>
                <w:sz w:val="21"/>
                <w:szCs w:val="22"/>
                <w:lang w:val="en-GB"/>
              </w:rPr>
            </w:pPr>
            <w:r w:rsidRPr="00A16DF7">
              <w:rPr>
                <w:b/>
                <w:sz w:val="21"/>
                <w:lang w:val="en-GB"/>
              </w:rPr>
              <w:t>COMMENTS</w:t>
            </w:r>
          </w:p>
        </w:tc>
      </w:tr>
      <w:tr w:rsidR="00A50002" w:rsidRPr="00A16DF7" w14:paraId="6CF78D85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251C7DB9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) Age</w:t>
            </w:r>
          </w:p>
        </w:tc>
        <w:tc>
          <w:tcPr>
            <w:tcW w:w="7512" w:type="dxa"/>
            <w:vAlign w:val="center"/>
          </w:tcPr>
          <w:p w14:paraId="510FFA06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cluded after first round of voting at first face to face meeting</w:t>
            </w:r>
          </w:p>
        </w:tc>
      </w:tr>
      <w:tr w:rsidR="00A50002" w:rsidRPr="00A16DF7" w14:paraId="3158F159" w14:textId="77777777" w:rsidTr="00CF68FD">
        <w:trPr>
          <w:trHeight w:val="278"/>
        </w:trPr>
        <w:tc>
          <w:tcPr>
            <w:tcW w:w="2941" w:type="dxa"/>
            <w:vAlign w:val="center"/>
          </w:tcPr>
          <w:p w14:paraId="6FFD233F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) Gender</w:t>
            </w:r>
          </w:p>
        </w:tc>
        <w:tc>
          <w:tcPr>
            <w:tcW w:w="7512" w:type="dxa"/>
            <w:vAlign w:val="center"/>
          </w:tcPr>
          <w:p w14:paraId="5D3E1282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cluded after first round of voting at first face to face meeting</w:t>
            </w:r>
          </w:p>
        </w:tc>
      </w:tr>
      <w:tr w:rsidR="00A50002" w:rsidRPr="00A16DF7" w14:paraId="06EE5069" w14:textId="77777777" w:rsidTr="00CF68FD">
        <w:trPr>
          <w:trHeight w:val="278"/>
        </w:trPr>
        <w:tc>
          <w:tcPr>
            <w:tcW w:w="2941" w:type="dxa"/>
            <w:vAlign w:val="center"/>
          </w:tcPr>
          <w:p w14:paraId="3C2FC14B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3) Disease duration</w:t>
            </w:r>
          </w:p>
        </w:tc>
        <w:tc>
          <w:tcPr>
            <w:tcW w:w="7512" w:type="dxa"/>
            <w:vAlign w:val="center"/>
          </w:tcPr>
          <w:p w14:paraId="0F172B8C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cluded after first round of voting at first face to face meeting</w:t>
            </w:r>
          </w:p>
        </w:tc>
      </w:tr>
      <w:tr w:rsidR="00A50002" w:rsidRPr="00A16DF7" w14:paraId="725AC6BE" w14:textId="77777777" w:rsidTr="00CF68FD">
        <w:trPr>
          <w:trHeight w:val="278"/>
        </w:trPr>
        <w:tc>
          <w:tcPr>
            <w:tcW w:w="2941" w:type="dxa"/>
            <w:vAlign w:val="center"/>
          </w:tcPr>
          <w:p w14:paraId="7F8F889C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4) Diagnosis of RA</w:t>
            </w:r>
          </w:p>
        </w:tc>
        <w:tc>
          <w:tcPr>
            <w:tcW w:w="7512" w:type="dxa"/>
            <w:vAlign w:val="center"/>
          </w:tcPr>
          <w:p w14:paraId="4078B8EA" w14:textId="456DB411" w:rsidR="00A50002" w:rsidRPr="00A16DF7" w:rsidRDefault="00A50002" w:rsidP="00F07936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Diagnosis by clinician is the least common denominator of existing cohorts; In inception cohorts also aim for 2010 ACR/EULAR criteria; semantic difference as 1987/2010 are classification not diagnostic criteria!; components</w:t>
            </w:r>
            <w:r w:rsidR="002C0E0C" w:rsidRPr="00A16DF7">
              <w:rPr>
                <w:sz w:val="18"/>
                <w:szCs w:val="18"/>
                <w:lang w:val="en-GB"/>
              </w:rPr>
              <w:t xml:space="preserve"> of </w:t>
            </w:r>
            <w:r w:rsidR="00B20406" w:rsidRPr="00A16DF7">
              <w:rPr>
                <w:sz w:val="18"/>
                <w:szCs w:val="18"/>
                <w:lang w:val="en-GB"/>
              </w:rPr>
              <w:t>2010 ACR/EULAR criteria</w:t>
            </w:r>
            <w:r w:rsidRPr="00A16DF7">
              <w:rPr>
                <w:sz w:val="18"/>
                <w:szCs w:val="18"/>
                <w:lang w:val="en-GB"/>
              </w:rPr>
              <w:t xml:space="preserve"> (such as 66/68 JC)  not part of MCD therefore </w:t>
            </w:r>
            <w:proofErr w:type="spellStart"/>
            <w:r w:rsidRPr="00A16DF7">
              <w:rPr>
                <w:sz w:val="18"/>
                <w:szCs w:val="18"/>
                <w:lang w:val="en-GB"/>
              </w:rPr>
              <w:t>can not</w:t>
            </w:r>
            <w:proofErr w:type="spellEnd"/>
            <w:r w:rsidRPr="00A16DF7">
              <w:rPr>
                <w:sz w:val="18"/>
                <w:szCs w:val="18"/>
                <w:lang w:val="en-GB"/>
              </w:rPr>
              <w:t xml:space="preserve"> recommend to 2010 ACR/EULAR criteria; feasibility issue; for established RA cohort no additional value,</w:t>
            </w:r>
          </w:p>
        </w:tc>
      </w:tr>
      <w:tr w:rsidR="00A50002" w:rsidRPr="00A16DF7" w14:paraId="55AB43D3" w14:textId="77777777" w:rsidTr="00CF68FD">
        <w:trPr>
          <w:trHeight w:val="265"/>
        </w:trPr>
        <w:tc>
          <w:tcPr>
            <w:tcW w:w="2941" w:type="dxa"/>
            <w:vAlign w:val="center"/>
          </w:tcPr>
          <w:p w14:paraId="1F8749C8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5) Body mass index (BMI)</w:t>
            </w:r>
          </w:p>
        </w:tc>
        <w:tc>
          <w:tcPr>
            <w:tcW w:w="7512" w:type="dxa"/>
            <w:vAlign w:val="center"/>
          </w:tcPr>
          <w:p w14:paraId="242640B8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for drug dosing /drug efficacy; weight related to comorbidities</w:t>
            </w:r>
          </w:p>
          <w:p w14:paraId="6A8D9C1F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Difficult to assess in daily practice; self-reported too vague; Preferably report height and weight, not BMI; Patient partner felt embarrassed about stigma</w:t>
            </w:r>
          </w:p>
        </w:tc>
      </w:tr>
      <w:tr w:rsidR="00A50002" w:rsidRPr="00A16DF7" w14:paraId="3AFEC606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2655EB71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6) Smoking</w:t>
            </w:r>
          </w:p>
        </w:tc>
        <w:tc>
          <w:tcPr>
            <w:tcW w:w="7512" w:type="dxa"/>
            <w:vAlign w:val="center"/>
          </w:tcPr>
          <w:p w14:paraId="49361635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cluded after first round of voting at first face to face meeting</w:t>
            </w:r>
          </w:p>
        </w:tc>
      </w:tr>
      <w:tr w:rsidR="00A50002" w:rsidRPr="00A16DF7" w14:paraId="61D110C1" w14:textId="77777777" w:rsidTr="00CF68FD">
        <w:trPr>
          <w:trHeight w:val="264"/>
        </w:trPr>
        <w:tc>
          <w:tcPr>
            <w:tcW w:w="2941" w:type="dxa"/>
            <w:vAlign w:val="center"/>
          </w:tcPr>
          <w:p w14:paraId="5AFF94B1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7) Tender joints</w:t>
            </w:r>
          </w:p>
        </w:tc>
        <w:tc>
          <w:tcPr>
            <w:tcW w:w="7512" w:type="dxa"/>
            <w:vMerge w:val="restart"/>
            <w:vAlign w:val="center"/>
          </w:tcPr>
          <w:p w14:paraId="19F83334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>At least use 28 joint count; if 66/68 joints are collected, require Mannequin to calculate CDAI/ SDAI/ DAS28</w:t>
            </w:r>
          </w:p>
        </w:tc>
      </w:tr>
      <w:tr w:rsidR="00A50002" w:rsidRPr="00A16DF7" w14:paraId="553D6541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2C7CA52A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8) Swollen joints</w:t>
            </w:r>
          </w:p>
        </w:tc>
        <w:tc>
          <w:tcPr>
            <w:tcW w:w="7512" w:type="dxa"/>
            <w:vMerge/>
            <w:vAlign w:val="center"/>
          </w:tcPr>
          <w:p w14:paraId="44D9090F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</w:p>
        </w:tc>
      </w:tr>
      <w:tr w:rsidR="00A50002" w:rsidRPr="00A16DF7" w14:paraId="53C105E7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2F626287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9) Patient global</w:t>
            </w:r>
          </w:p>
        </w:tc>
        <w:tc>
          <w:tcPr>
            <w:tcW w:w="7512" w:type="dxa"/>
            <w:vAlign w:val="center"/>
          </w:tcPr>
          <w:p w14:paraId="6C6AAECE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cluded after first round of voting at first face to face meeting; Interim work to identify best wording will be carried out</w:t>
            </w:r>
            <w:r w:rsidRPr="00A16DF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OaWtpcGhvcm91PC9BdXRob3I+PFllYXI+MjAxNjwvWWVh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</w:fldData>
              </w:fldChar>
            </w:r>
            <w:r w:rsidRPr="00A16DF7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Pr="00A16DF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OaWtpcGhvcm91PC9BdXRob3I+PFllYXI+MjAxNjwvWWVh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</w:fldData>
              </w:fldChar>
            </w:r>
            <w:r w:rsidRPr="00A16DF7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Pr="00A16DF7">
              <w:rPr>
                <w:sz w:val="18"/>
                <w:szCs w:val="18"/>
                <w:lang w:val="en-GB"/>
              </w:rPr>
            </w:r>
            <w:r w:rsidRPr="00A16DF7">
              <w:rPr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sz w:val="18"/>
                <w:szCs w:val="18"/>
                <w:lang w:val="en-GB"/>
              </w:rPr>
            </w:r>
            <w:r w:rsidRPr="00A16DF7">
              <w:rPr>
                <w:sz w:val="18"/>
                <w:szCs w:val="18"/>
                <w:lang w:val="en-GB"/>
              </w:rPr>
              <w:fldChar w:fldCharType="separate"/>
            </w:r>
            <w:r w:rsidRPr="00A16DF7">
              <w:rPr>
                <w:noProof/>
                <w:sz w:val="18"/>
                <w:szCs w:val="18"/>
                <w:lang w:val="en-GB"/>
              </w:rPr>
              <w:t>(9)</w:t>
            </w:r>
            <w:r w:rsidRPr="00A16DF7">
              <w:rPr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sz w:val="18"/>
                <w:szCs w:val="18"/>
                <w:lang w:val="en-GB"/>
              </w:rPr>
              <w:t xml:space="preserve"> </w: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 </w:t>
            </w:r>
          </w:p>
        </w:tc>
      </w:tr>
      <w:tr w:rsidR="00A50002" w:rsidRPr="00A16DF7" w14:paraId="74AF95B9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2F0C4C81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0) Evaluator global</w:t>
            </w:r>
          </w:p>
        </w:tc>
        <w:tc>
          <w:tcPr>
            <w:tcW w:w="7512" w:type="dxa"/>
            <w:vAlign w:val="center"/>
          </w:tcPr>
          <w:p w14:paraId="05DFC5B0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cluded after first round of voting at first face to face meeting</w:t>
            </w:r>
          </w:p>
        </w:tc>
      </w:tr>
      <w:tr w:rsidR="00A50002" w:rsidRPr="00A16DF7" w14:paraId="4B0499AB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0F0FE188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1) Pain</w:t>
            </w:r>
          </w:p>
        </w:tc>
        <w:tc>
          <w:tcPr>
            <w:tcW w:w="7512" w:type="dxa"/>
            <w:vAlign w:val="center"/>
          </w:tcPr>
          <w:p w14:paraId="6F4BD3AD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Reference period 'today' too short time period to capture pain (fluctuate; might be influenced by exertion to get to clinic today) Research agenda to assess difference between TODAY and LAST WEEK </w:t>
            </w:r>
          </w:p>
        </w:tc>
      </w:tr>
      <w:tr w:rsidR="00A50002" w:rsidRPr="00A16DF7" w14:paraId="578D9AD7" w14:textId="77777777" w:rsidTr="00CF68FD">
        <w:trPr>
          <w:trHeight w:val="530"/>
        </w:trPr>
        <w:tc>
          <w:tcPr>
            <w:tcW w:w="2941" w:type="dxa"/>
            <w:vAlign w:val="center"/>
          </w:tcPr>
          <w:p w14:paraId="0A881ED9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2) Physical function</w:t>
            </w:r>
          </w:p>
        </w:tc>
        <w:tc>
          <w:tcPr>
            <w:tcW w:w="7512" w:type="dxa"/>
            <w:vAlign w:val="center"/>
          </w:tcPr>
          <w:p w14:paraId="231429A0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Instruments that can be converted into HAQ are acceptable too (i.e. </w:t>
            </w:r>
            <w:proofErr w:type="spellStart"/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>Funktionsfragebogen</w:t>
            </w:r>
            <w:proofErr w:type="spellEnd"/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 Hannover </w:t>
            </w:r>
            <w:proofErr w:type="spellStart"/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>FFbH</w:t>
            </w:r>
            <w:proofErr w:type="spellEnd"/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) </w:t>
            </w:r>
          </w:p>
        </w:tc>
      </w:tr>
      <w:tr w:rsidR="00A50002" w:rsidRPr="00A16DF7" w14:paraId="1E31DEFD" w14:textId="77777777" w:rsidTr="00CF68FD">
        <w:trPr>
          <w:trHeight w:val="530"/>
        </w:trPr>
        <w:tc>
          <w:tcPr>
            <w:tcW w:w="2941" w:type="dxa"/>
            <w:vAlign w:val="center"/>
          </w:tcPr>
          <w:p w14:paraId="6E7A2164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3) Health related quality of life (</w:t>
            </w:r>
            <w:proofErr w:type="spellStart"/>
            <w:r w:rsidRPr="00A16DF7">
              <w:rPr>
                <w:sz w:val="21"/>
                <w:szCs w:val="22"/>
                <w:lang w:val="en-GB"/>
              </w:rPr>
              <w:t>HRQoL</w:t>
            </w:r>
            <w:proofErr w:type="spellEnd"/>
            <w:r w:rsidRPr="00A16DF7">
              <w:rPr>
                <w:sz w:val="21"/>
                <w:szCs w:val="22"/>
                <w:lang w:val="en-GB"/>
              </w:rPr>
              <w:t>)</w:t>
            </w:r>
          </w:p>
        </w:tc>
        <w:tc>
          <w:tcPr>
            <w:tcW w:w="7512" w:type="dxa"/>
            <w:vAlign w:val="center"/>
          </w:tcPr>
          <w:p w14:paraId="5E5FD9C2" w14:textId="77777777" w:rsidR="00A50002" w:rsidRPr="00A16DF7" w:rsidRDefault="00A50002" w:rsidP="00CF68FD">
            <w:pPr>
              <w:rPr>
                <w:rFonts w:eastAsia="Times New Roman"/>
                <w:color w:val="000000"/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Only if EQ-5D free of use; if not </w:t>
            </w:r>
            <w:proofErr w:type="spellStart"/>
            <w:r w:rsidRPr="00A16DF7">
              <w:rPr>
                <w:sz w:val="18"/>
                <w:szCs w:val="18"/>
                <w:lang w:val="en-GB"/>
              </w:rPr>
              <w:t>HRQoL</w:t>
            </w:r>
            <w:proofErr w:type="spellEnd"/>
            <w:r w:rsidRPr="00A16DF7">
              <w:rPr>
                <w:sz w:val="18"/>
                <w:szCs w:val="18"/>
                <w:lang w:val="en-GB"/>
              </w:rPr>
              <w:t xml:space="preserve"> would only be optional; EULAR initiative to provide free licensing ongoing </w:t>
            </w:r>
          </w:p>
        </w:tc>
      </w:tr>
      <w:tr w:rsidR="00A50002" w:rsidRPr="00A16DF7" w14:paraId="07FC5A8E" w14:textId="77777777" w:rsidTr="00CF68FD">
        <w:trPr>
          <w:trHeight w:val="530"/>
        </w:trPr>
        <w:tc>
          <w:tcPr>
            <w:tcW w:w="2941" w:type="dxa"/>
            <w:vAlign w:val="center"/>
          </w:tcPr>
          <w:p w14:paraId="7A445EE2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 xml:space="preserve">14) Composite Scores </w:t>
            </w:r>
          </w:p>
        </w:tc>
        <w:tc>
          <w:tcPr>
            <w:tcW w:w="7512" w:type="dxa"/>
            <w:vAlign w:val="center"/>
          </w:tcPr>
          <w:p w14:paraId="2BF8EF2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Due to interdependency of items CDAI, SDAI, DAS28, EULAR and ACR response criteria can be calculated by content of minimum core dataset; ACR/EULAR remission criteria </w: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GZWxzb248L0F1dGhvcj48WWVhcj4yMDExPC9ZZWFyPjxS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</w:fldData>
              </w:fldCha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GZWxzb248L0F1dGhvcj48WWVhcj4yMDExPC9ZZWFyPjxS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</w:fldData>
              </w:fldCha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separate"/>
            </w:r>
            <w:r w:rsidRPr="00A16DF7">
              <w:rPr>
                <w:rFonts w:eastAsia="Times New Roman"/>
                <w:noProof/>
                <w:color w:val="000000"/>
                <w:sz w:val="18"/>
                <w:szCs w:val="18"/>
                <w:lang w:val="en-GB"/>
              </w:rPr>
              <w:t>(10)</w: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 can be calculated as well</w:t>
            </w:r>
          </w:p>
        </w:tc>
      </w:tr>
      <w:tr w:rsidR="00A50002" w:rsidRPr="00A16DF7" w14:paraId="6E3B4699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772ABED1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 xml:space="preserve">15) Acute phase reactants </w:t>
            </w:r>
          </w:p>
        </w:tc>
        <w:tc>
          <w:tcPr>
            <w:tcW w:w="7512" w:type="dxa"/>
            <w:vAlign w:val="center"/>
          </w:tcPr>
          <w:p w14:paraId="3DE751D6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>Standard of care should be both; If to choose 51% vote for CRP as it is important to calculate ACR/EULAR remission criteria</w: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GZWxzb248L0F1dGhvcj48WWVhcj4yMDExPC9ZZWFyPjxS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</w:fldData>
              </w:fldCha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GZWxzb248L0F1dGhvcj48WWVhcj4yMDExPC9ZZWFyPjxS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</w:fldData>
              </w:fldCha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separate"/>
            </w:r>
            <w:r w:rsidRPr="00A16DF7">
              <w:rPr>
                <w:rFonts w:eastAsia="Times New Roman"/>
                <w:noProof/>
                <w:color w:val="000000"/>
                <w:sz w:val="18"/>
                <w:szCs w:val="18"/>
                <w:lang w:val="en-GB"/>
              </w:rPr>
              <w:t>(10)</w:t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rFonts w:eastAsia="Times New Roman"/>
                <w:color w:val="000000"/>
                <w:sz w:val="18"/>
                <w:szCs w:val="18"/>
                <w:lang w:val="en-GB"/>
              </w:rPr>
              <w:t xml:space="preserve">; 6% for ESR </w:t>
            </w:r>
          </w:p>
        </w:tc>
      </w:tr>
      <w:tr w:rsidR="00A50002" w:rsidRPr="00A16DF7" w14:paraId="41D3EDAA" w14:textId="77777777" w:rsidTr="00CF68FD">
        <w:trPr>
          <w:trHeight w:val="252"/>
        </w:trPr>
        <w:tc>
          <w:tcPr>
            <w:tcW w:w="2941" w:type="dxa"/>
            <w:vMerge w:val="restart"/>
            <w:vAlign w:val="center"/>
          </w:tcPr>
          <w:p w14:paraId="73103CD6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6) Serology</w:t>
            </w:r>
          </w:p>
        </w:tc>
        <w:tc>
          <w:tcPr>
            <w:tcW w:w="7512" w:type="dxa"/>
            <w:vMerge w:val="restart"/>
            <w:vAlign w:val="center"/>
          </w:tcPr>
          <w:p w14:paraId="50FAD541" w14:textId="5CEE215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Standard of care to capture both, realize cost factor and national limitations; 0% want to capture RF only; </w:t>
            </w:r>
            <w:r w:rsidR="000E7CC1" w:rsidRPr="00A16DF7">
              <w:rPr>
                <w:sz w:val="18"/>
                <w:szCs w:val="18"/>
                <w:lang w:val="en-GB"/>
              </w:rPr>
              <w:t>if both (RF AND ACPA) is not available recommended to collect SEROPOSITIVITY (RF and/or ACPA)</w:t>
            </w:r>
          </w:p>
        </w:tc>
      </w:tr>
      <w:tr w:rsidR="00A50002" w:rsidRPr="00A16DF7" w14:paraId="161A98BF" w14:textId="77777777" w:rsidTr="00CF68FD">
        <w:trPr>
          <w:trHeight w:val="252"/>
        </w:trPr>
        <w:tc>
          <w:tcPr>
            <w:tcW w:w="2941" w:type="dxa"/>
            <w:vMerge/>
            <w:vAlign w:val="center"/>
          </w:tcPr>
          <w:p w14:paraId="7A515E6F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</w:p>
        </w:tc>
        <w:tc>
          <w:tcPr>
            <w:tcW w:w="7512" w:type="dxa"/>
            <w:vMerge/>
            <w:vAlign w:val="center"/>
          </w:tcPr>
          <w:p w14:paraId="1EA0B3B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</w:p>
        </w:tc>
      </w:tr>
      <w:tr w:rsidR="00A50002" w:rsidRPr="00A16DF7" w14:paraId="2E74F0E6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15628C24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7) Structural Damage X-ray</w:t>
            </w:r>
          </w:p>
        </w:tc>
        <w:tc>
          <w:tcPr>
            <w:tcW w:w="7512" w:type="dxa"/>
            <w:vAlign w:val="center"/>
          </w:tcPr>
          <w:p w14:paraId="00A6EFC3" w14:textId="79CF6819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PRO: 1) Gives an idea of severe disease.; 2) Baseline indicator of erosions; 3 )important to understand the potential of </w:t>
            </w:r>
            <w:r w:rsidR="002F7DDC" w:rsidRPr="00A16DF7">
              <w:rPr>
                <w:sz w:val="18"/>
                <w:szCs w:val="18"/>
                <w:lang w:val="en-GB"/>
              </w:rPr>
              <w:t>devastation</w:t>
            </w:r>
            <w:r w:rsidRPr="00A16DF7">
              <w:rPr>
                <w:sz w:val="18"/>
                <w:szCs w:val="18"/>
                <w:lang w:val="en-GB"/>
              </w:rPr>
              <w:t xml:space="preserve"> of the disease; 4)  Important and easy;</w:t>
            </w:r>
          </w:p>
          <w:p w14:paraId="1F48C589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1) poor sensitivity to change; 2) neither reliable nor valid when assessed without complicated Scoring system; 3) difficult to assess</w:t>
            </w:r>
          </w:p>
          <w:p w14:paraId="45CEED5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reference 'RA typical erosions as defined according to van der </w:t>
            </w:r>
            <w:proofErr w:type="spellStart"/>
            <w:r w:rsidRPr="00A16DF7">
              <w:rPr>
                <w:sz w:val="18"/>
                <w:szCs w:val="18"/>
                <w:lang w:val="en-GB"/>
              </w:rPr>
              <w:t>Heijde</w:t>
            </w:r>
            <w:proofErr w:type="spellEnd"/>
            <w:r w:rsidRPr="00A16DF7">
              <w:rPr>
                <w:sz w:val="18"/>
                <w:szCs w:val="18"/>
                <w:lang w:val="en-GB"/>
              </w:rPr>
              <w:t xml:space="preserve"> et al </w:t>
            </w:r>
            <w:r w:rsidRPr="00A16DF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2YW4gZGVyIEhlaWpkZTwvQXV0aG9yPjxZZWFyPjIwMTM8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</w:fldData>
              </w:fldChar>
            </w:r>
            <w:r w:rsidRPr="00A16DF7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Pr="00A16DF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2YW4gZGVyIEhlaWpkZTwvQXV0aG9yPjxZZWFyPjIwMTM8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</w:fldData>
              </w:fldChar>
            </w:r>
            <w:r w:rsidRPr="00A16DF7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Pr="00A16DF7">
              <w:rPr>
                <w:sz w:val="18"/>
                <w:szCs w:val="18"/>
                <w:lang w:val="en-GB"/>
              </w:rPr>
            </w:r>
            <w:r w:rsidRPr="00A16DF7">
              <w:rPr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sz w:val="18"/>
                <w:szCs w:val="18"/>
                <w:lang w:val="en-GB"/>
              </w:rPr>
            </w:r>
            <w:r w:rsidRPr="00A16DF7">
              <w:rPr>
                <w:sz w:val="18"/>
                <w:szCs w:val="18"/>
                <w:lang w:val="en-GB"/>
              </w:rPr>
              <w:fldChar w:fldCharType="separate"/>
            </w:r>
            <w:r w:rsidRPr="00A16DF7">
              <w:rPr>
                <w:noProof/>
                <w:sz w:val="18"/>
                <w:szCs w:val="18"/>
                <w:lang w:val="en-GB"/>
              </w:rPr>
              <w:t>(11)</w:t>
            </w:r>
            <w:r w:rsidRPr="00A16DF7">
              <w:rPr>
                <w:sz w:val="18"/>
                <w:szCs w:val="18"/>
                <w:lang w:val="en-GB"/>
              </w:rPr>
              <w:fldChar w:fldCharType="end"/>
            </w:r>
          </w:p>
        </w:tc>
      </w:tr>
      <w:tr w:rsidR="00A50002" w:rsidRPr="00A16DF7" w14:paraId="3B87A11F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574A7D1F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8) DMARD History</w:t>
            </w:r>
          </w:p>
        </w:tc>
        <w:tc>
          <w:tcPr>
            <w:tcW w:w="7512" w:type="dxa"/>
            <w:vAlign w:val="center"/>
          </w:tcPr>
          <w:p w14:paraId="5FAEF8BC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By collecting NAME of previous DMARD(s) one will be able to extract NUMBER of previous DMARDs and TYPE of DMARD (bDMARD, </w:t>
            </w:r>
            <w:proofErr w:type="spellStart"/>
            <w:r w:rsidRPr="00A16DF7">
              <w:rPr>
                <w:sz w:val="18"/>
                <w:szCs w:val="18"/>
                <w:lang w:val="en-GB"/>
              </w:rPr>
              <w:t>sDMARD</w:t>
            </w:r>
            <w:proofErr w:type="spellEnd"/>
            <w:r w:rsidRPr="00A16DF7">
              <w:rPr>
                <w:sz w:val="18"/>
                <w:szCs w:val="18"/>
                <w:lang w:val="en-GB"/>
              </w:rPr>
              <w:t xml:space="preserve">, </w:t>
            </w:r>
            <w:proofErr w:type="spellStart"/>
            <w:r w:rsidRPr="00A16DF7">
              <w:rPr>
                <w:sz w:val="18"/>
                <w:szCs w:val="18"/>
                <w:lang w:val="en-GB"/>
              </w:rPr>
              <w:t>tsDMARD</w:t>
            </w:r>
            <w:proofErr w:type="spellEnd"/>
            <w:r w:rsidRPr="00A16DF7">
              <w:rPr>
                <w:sz w:val="18"/>
                <w:szCs w:val="18"/>
                <w:lang w:val="en-GB"/>
              </w:rPr>
              <w:t xml:space="preserve">); reason for discontinuation should be collected if possible; </w:t>
            </w:r>
          </w:p>
          <w:p w14:paraId="56892268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PRO: Important to predict response; should be reported in daily practice </w:t>
            </w:r>
          </w:p>
          <w:p w14:paraId="65F9CF0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not easy to capture from historical cohorts; recall bias</w:t>
            </w:r>
          </w:p>
        </w:tc>
      </w:tr>
      <w:tr w:rsidR="00A50002" w:rsidRPr="00A16DF7" w14:paraId="7B813277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5D3D05D7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9) Ongoing / most recent DMARD</w:t>
            </w:r>
          </w:p>
        </w:tc>
        <w:tc>
          <w:tcPr>
            <w:tcW w:w="7512" w:type="dxa"/>
            <w:vAlign w:val="center"/>
          </w:tcPr>
          <w:p w14:paraId="0915F24F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Define most recent DMARD within last 3 months;</w:t>
            </w:r>
          </w:p>
          <w:p w14:paraId="29FD751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other possible instruments to consider: dose of DMARD (65%); Frequency of DMARD use (59%), route of administration (47%) </w:t>
            </w:r>
          </w:p>
        </w:tc>
      </w:tr>
      <w:tr w:rsidR="00A50002" w:rsidRPr="00A16DF7" w14:paraId="339E42B3" w14:textId="77777777" w:rsidTr="00CF68FD">
        <w:trPr>
          <w:trHeight w:val="252"/>
        </w:trPr>
        <w:tc>
          <w:tcPr>
            <w:tcW w:w="2941" w:type="dxa"/>
            <w:vAlign w:val="center"/>
          </w:tcPr>
          <w:p w14:paraId="2679F3E5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 xml:space="preserve">20) Glucocorticoids </w:t>
            </w:r>
          </w:p>
        </w:tc>
        <w:tc>
          <w:tcPr>
            <w:tcW w:w="7512" w:type="dxa"/>
            <w:vAlign w:val="center"/>
          </w:tcPr>
          <w:p w14:paraId="2F8E6AF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relevant for side effects/ measure for disease severity</w:t>
            </w:r>
          </w:p>
          <w:p w14:paraId="05AB3AB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CON: no standardized way to assess it </w:t>
            </w:r>
          </w:p>
          <w:p w14:paraId="14F91B70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agreement was reached via online survey after the 2nd F2F meeting</w:t>
            </w:r>
          </w:p>
        </w:tc>
      </w:tr>
      <w:tr w:rsidR="00A50002" w:rsidRPr="00A16DF7" w14:paraId="08D2FB20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59718A8B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1) Comorbidities</w:t>
            </w:r>
          </w:p>
        </w:tc>
        <w:tc>
          <w:tcPr>
            <w:tcW w:w="7512" w:type="dxa"/>
            <w:vAlign w:val="center"/>
          </w:tcPr>
          <w:p w14:paraId="73DCD534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PRO: Major confounder in many outcomes; Relevant to side effects/treatment approaches and risks; polypharmacy; </w:t>
            </w:r>
          </w:p>
          <w:p w14:paraId="79EC1C81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CON: limitation of feasibility </w:t>
            </w:r>
          </w:p>
          <w:p w14:paraId="720E815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lastRenderedPageBreak/>
              <w:t xml:space="preserve">Six domains according to the EULAR initiative on reporting comorbidities </w:t>
            </w:r>
            <w:r w:rsidRPr="00A16DF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CYWlsbGV0PC9BdXRob3I+PFllYXI+MjAxNjwvWWVhcj48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</w:fldData>
              </w:fldChar>
            </w:r>
            <w:r w:rsidRPr="00A16DF7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Pr="00A16DF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CYWlsbGV0PC9BdXRob3I+PFllYXI+MjAxNjwvWWVhcj48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</w:fldData>
              </w:fldChar>
            </w:r>
            <w:r w:rsidRPr="00A16DF7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Pr="00A16DF7">
              <w:rPr>
                <w:sz w:val="18"/>
                <w:szCs w:val="18"/>
                <w:lang w:val="en-GB"/>
              </w:rPr>
            </w:r>
            <w:r w:rsidRPr="00A16DF7">
              <w:rPr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sz w:val="18"/>
                <w:szCs w:val="18"/>
                <w:lang w:val="en-GB"/>
              </w:rPr>
            </w:r>
            <w:r w:rsidRPr="00A16DF7">
              <w:rPr>
                <w:sz w:val="18"/>
                <w:szCs w:val="18"/>
                <w:lang w:val="en-GB"/>
              </w:rPr>
              <w:fldChar w:fldCharType="separate"/>
            </w:r>
            <w:r w:rsidRPr="00A16DF7">
              <w:rPr>
                <w:noProof/>
                <w:sz w:val="18"/>
                <w:szCs w:val="18"/>
                <w:lang w:val="en-GB"/>
              </w:rPr>
              <w:t>(8)</w:t>
            </w:r>
            <w:r w:rsidRPr="00A16DF7">
              <w:rPr>
                <w:sz w:val="18"/>
                <w:szCs w:val="18"/>
                <w:lang w:val="en-GB"/>
              </w:rPr>
              <w:fldChar w:fldCharType="end"/>
            </w:r>
            <w:r w:rsidRPr="00A16DF7">
              <w:rPr>
                <w:sz w:val="18"/>
                <w:szCs w:val="18"/>
                <w:lang w:val="en-GB"/>
              </w:rPr>
              <w:t xml:space="preserve">: </w:t>
            </w:r>
          </w:p>
          <w:p w14:paraId="3185BA68" w14:textId="77777777" w:rsidR="00A50002" w:rsidRPr="00A16DF7" w:rsidRDefault="00A50002" w:rsidP="00A50002">
            <w:pPr>
              <w:pStyle w:val="Listenabsatz"/>
              <w:numPr>
                <w:ilvl w:val="0"/>
                <w:numId w:val="1"/>
              </w:num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ardiovascular disease (ischaemic cardiovascular disease including myocardial infarction, pectoris angina or a stent; stroke or transient ischemic attack; heart failure; lower limb peripheral arterial disease)</w:t>
            </w:r>
          </w:p>
          <w:p w14:paraId="724CF7BA" w14:textId="77777777" w:rsidR="00A50002" w:rsidRPr="00A16DF7" w:rsidRDefault="00A50002" w:rsidP="00A50002">
            <w:pPr>
              <w:pStyle w:val="Listenabsatz"/>
              <w:numPr>
                <w:ilvl w:val="0"/>
                <w:numId w:val="1"/>
              </w:num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malignancies (breast cancer, prostate cancer, cervix cancer, uterus cancer, lung cancer, colon cancer, non-melanoma skin cancer, melanoma, pancreas cancer, brain cancer, metastasis without known origin; Hodgkin or Non-Hodgkin’s disease or any other cancer)</w:t>
            </w:r>
          </w:p>
          <w:p w14:paraId="0DC89382" w14:textId="77777777" w:rsidR="00A50002" w:rsidRPr="00A16DF7" w:rsidRDefault="00A50002" w:rsidP="00A50002">
            <w:pPr>
              <w:pStyle w:val="Listenabsatz"/>
              <w:numPr>
                <w:ilvl w:val="0"/>
                <w:numId w:val="1"/>
              </w:num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nfections (bacterial including latent or active tuberculosis, viral, fungal or parasitic)</w:t>
            </w:r>
          </w:p>
          <w:p w14:paraId="62CF9C4B" w14:textId="77777777" w:rsidR="00A50002" w:rsidRPr="00A16DF7" w:rsidRDefault="00A50002" w:rsidP="00A50002">
            <w:pPr>
              <w:pStyle w:val="Listenabsatz"/>
              <w:numPr>
                <w:ilvl w:val="0"/>
                <w:numId w:val="1"/>
              </w:num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gastrointestinal disease (gastroscopy-proven peptic ulcer) </w:t>
            </w:r>
          </w:p>
          <w:p w14:paraId="51ABE0AE" w14:textId="77777777" w:rsidR="00A50002" w:rsidRPr="00A16DF7" w:rsidRDefault="00A50002" w:rsidP="00A50002">
            <w:pPr>
              <w:pStyle w:val="Listenabsatz"/>
              <w:numPr>
                <w:ilvl w:val="0"/>
                <w:numId w:val="1"/>
              </w:num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osteoporosis (osteoporotic fracture)</w:t>
            </w:r>
          </w:p>
          <w:p w14:paraId="49D76194" w14:textId="77777777" w:rsidR="00A50002" w:rsidRPr="00A16DF7" w:rsidRDefault="00A50002" w:rsidP="00A50002">
            <w:pPr>
              <w:pStyle w:val="Listenabsatz"/>
              <w:numPr>
                <w:ilvl w:val="0"/>
                <w:numId w:val="1"/>
              </w:num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depression (formally diagnosed depression)</w:t>
            </w:r>
          </w:p>
          <w:p w14:paraId="66C759F5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 agreement was reached via online survey after the 2nd F2F meeting</w:t>
            </w:r>
          </w:p>
        </w:tc>
      </w:tr>
      <w:tr w:rsidR="00A50002" w:rsidRPr="00A16DF7" w14:paraId="7F8D7267" w14:textId="77777777" w:rsidTr="00CF68FD">
        <w:trPr>
          <w:trHeight w:val="669"/>
        </w:trPr>
        <w:tc>
          <w:tcPr>
            <w:tcW w:w="2941" w:type="dxa"/>
            <w:vAlign w:val="center"/>
          </w:tcPr>
          <w:p w14:paraId="20F8BC6A" w14:textId="77777777" w:rsidR="00A50002" w:rsidRPr="00A16DF7" w:rsidRDefault="00A50002" w:rsidP="00CF68FD">
            <w:pPr>
              <w:rPr>
                <w:b/>
                <w:sz w:val="21"/>
                <w:szCs w:val="22"/>
                <w:lang w:val="en-GB"/>
              </w:rPr>
            </w:pPr>
            <w:r w:rsidRPr="00A16DF7">
              <w:rPr>
                <w:b/>
                <w:sz w:val="21"/>
                <w:szCs w:val="22"/>
                <w:lang w:val="en-GB"/>
              </w:rPr>
              <w:lastRenderedPageBreak/>
              <w:t>EXCLUDED ITEMS</w:t>
            </w:r>
          </w:p>
        </w:tc>
        <w:tc>
          <w:tcPr>
            <w:tcW w:w="7512" w:type="dxa"/>
            <w:vAlign w:val="center"/>
          </w:tcPr>
          <w:p w14:paraId="0160F46C" w14:textId="77777777" w:rsidR="00A50002" w:rsidRPr="00A16DF7" w:rsidRDefault="00A50002" w:rsidP="00CF68FD">
            <w:pPr>
              <w:rPr>
                <w:b/>
                <w:sz w:val="18"/>
                <w:szCs w:val="18"/>
                <w:lang w:val="en-GB"/>
              </w:rPr>
            </w:pPr>
            <w:r w:rsidRPr="00A16DF7">
              <w:rPr>
                <w:b/>
                <w:sz w:val="21"/>
                <w:szCs w:val="22"/>
                <w:lang w:val="en-GB"/>
              </w:rPr>
              <w:t>COMMENTS</w:t>
            </w:r>
          </w:p>
        </w:tc>
      </w:tr>
      <w:tr w:rsidR="00A50002" w:rsidRPr="00A16DF7" w14:paraId="7925B23B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706AC8D6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) Marital status</w:t>
            </w:r>
          </w:p>
        </w:tc>
        <w:tc>
          <w:tcPr>
            <w:tcW w:w="7512" w:type="dxa"/>
            <w:vAlign w:val="center"/>
          </w:tcPr>
          <w:p w14:paraId="4BA7A304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</w:t>
            </w:r>
          </w:p>
        </w:tc>
      </w:tr>
      <w:tr w:rsidR="00A50002" w:rsidRPr="00A16DF7" w14:paraId="5E5E5C8F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36338336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) Family history</w:t>
            </w:r>
          </w:p>
        </w:tc>
        <w:tc>
          <w:tcPr>
            <w:tcW w:w="7512" w:type="dxa"/>
            <w:vAlign w:val="center"/>
          </w:tcPr>
          <w:p w14:paraId="713D792B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Excluded after first round of voting at first face to face meeting; </w:t>
            </w:r>
          </w:p>
        </w:tc>
      </w:tr>
      <w:tr w:rsidR="00A50002" w:rsidRPr="00A16DF7" w14:paraId="5338DAC5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6511B031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3) Socioeconomic status</w:t>
            </w:r>
          </w:p>
        </w:tc>
        <w:tc>
          <w:tcPr>
            <w:tcW w:w="7512" w:type="dxa"/>
            <w:vAlign w:val="center"/>
          </w:tcPr>
          <w:p w14:paraId="72A12442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Keep it on research agenda</w:t>
            </w:r>
          </w:p>
          <w:p w14:paraId="2AF8FDBA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confounder; powerful predictor for outcomes, level education important in terms of self-management/patient education (literacy),</w:t>
            </w:r>
          </w:p>
          <w:p w14:paraId="2D2A84E4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Comparability limited, feasibility of instrument is driving choice, instruments not clear, if country is known it is sufficient, also rural vs city areas important</w:t>
            </w:r>
          </w:p>
        </w:tc>
      </w:tr>
      <w:tr w:rsidR="00A50002" w:rsidRPr="00A16DF7" w14:paraId="1C147314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72D9D65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4) Ethnicity</w:t>
            </w:r>
          </w:p>
        </w:tc>
        <w:tc>
          <w:tcPr>
            <w:tcW w:w="7512" w:type="dxa"/>
            <w:vAlign w:val="center"/>
          </w:tcPr>
          <w:p w14:paraId="3BFBFFC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risk on certain diseases/ adverse events might be larger in certain ethnic groups</w:t>
            </w:r>
          </w:p>
          <w:p w14:paraId="4D8FAE09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not core; Not feasible because not allowed in France (on national level); no standardized tool</w:t>
            </w:r>
          </w:p>
        </w:tc>
      </w:tr>
      <w:tr w:rsidR="00A50002" w:rsidRPr="00A16DF7" w14:paraId="065846A3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578F77A4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5) Symptom duration</w:t>
            </w:r>
          </w:p>
        </w:tc>
        <w:tc>
          <w:tcPr>
            <w:tcW w:w="7512" w:type="dxa"/>
            <w:vAlign w:val="center"/>
          </w:tcPr>
          <w:p w14:paraId="35EDC351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PRO: important for predicting RA (first swelling); to define "start" of the disease, important for physical function; important for interpretation of different disease phases;  </w:t>
            </w:r>
          </w:p>
          <w:p w14:paraId="7D6AD41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patient's perspective of symptom duration can be complex and attributed to events that may not be relevant to the disease presentation; Not relevant for longstanding/established RA</w:t>
            </w:r>
          </w:p>
        </w:tc>
      </w:tr>
      <w:tr w:rsidR="00A50002" w:rsidRPr="00A16DF7" w14:paraId="7D314779" w14:textId="77777777" w:rsidTr="00CF68FD">
        <w:trPr>
          <w:trHeight w:val="292"/>
        </w:trPr>
        <w:tc>
          <w:tcPr>
            <w:tcW w:w="2941" w:type="dxa"/>
            <w:vAlign w:val="center"/>
          </w:tcPr>
          <w:p w14:paraId="039A967D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6) Diet</w:t>
            </w:r>
          </w:p>
        </w:tc>
        <w:tc>
          <w:tcPr>
            <w:tcW w:w="7512" w:type="dxa"/>
            <w:vAlign w:val="center"/>
          </w:tcPr>
          <w:p w14:paraId="5C8BE085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not feasibly in daily practice; no easy tools to assess (long questionnaires)</w:t>
            </w:r>
          </w:p>
        </w:tc>
      </w:tr>
      <w:tr w:rsidR="00A50002" w:rsidRPr="00A16DF7" w14:paraId="0B153924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668FE225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7) Physical exercise</w:t>
            </w:r>
          </w:p>
        </w:tc>
        <w:tc>
          <w:tcPr>
            <w:tcW w:w="7512" w:type="dxa"/>
            <w:vAlign w:val="center"/>
          </w:tcPr>
          <w:p w14:paraId="38E38294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</w:t>
            </w:r>
          </w:p>
        </w:tc>
      </w:tr>
      <w:tr w:rsidR="00A50002" w:rsidRPr="00A16DF7" w14:paraId="0AEA34B8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83DD798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8) Alcohol intake</w:t>
            </w:r>
          </w:p>
        </w:tc>
        <w:tc>
          <w:tcPr>
            <w:tcW w:w="7512" w:type="dxa"/>
            <w:vAlign w:val="center"/>
          </w:tcPr>
          <w:p w14:paraId="0784C0EF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</w:t>
            </w:r>
          </w:p>
        </w:tc>
      </w:tr>
      <w:tr w:rsidR="00A50002" w:rsidRPr="00A16DF7" w14:paraId="50820FCF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55F52A8B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9) Fatigue</w:t>
            </w:r>
          </w:p>
        </w:tc>
        <w:tc>
          <w:tcPr>
            <w:tcW w:w="7512" w:type="dxa"/>
            <w:vAlign w:val="center"/>
          </w:tcPr>
          <w:p w14:paraId="396DFD1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PRO: very important to patients, and often refractory to interventions, not decisive for treatment but poorly understood; included in OMERACT core outcome set; </w:t>
            </w:r>
          </w:p>
          <w:p w14:paraId="4B928EEE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dependent on too many other factors unrelated to RA disease activity; Captured by Patient global; NOT included after 4 rounds of voting never reached cut-off of 60%</w:t>
            </w:r>
          </w:p>
        </w:tc>
      </w:tr>
      <w:tr w:rsidR="00A50002" w:rsidRPr="00A16DF7" w14:paraId="3B4AFAE7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28A55FC0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0) Morning Stiffness</w:t>
            </w:r>
          </w:p>
        </w:tc>
        <w:tc>
          <w:tcPr>
            <w:tcW w:w="7512" w:type="dxa"/>
            <w:vAlign w:val="center"/>
          </w:tcPr>
          <w:p w14:paraId="6B5723A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for patients; Relevant for clinical practice for deciding on inflammation; second voting round as it was emphasized by patient partners to be important;</w:t>
            </w:r>
          </w:p>
          <w:p w14:paraId="08FF0AB8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For research purposes less relevant (not sensitive to change), important for diagnosis, not for established RA; no good psychometric property for research existing</w:t>
            </w:r>
          </w:p>
        </w:tc>
      </w:tr>
      <w:tr w:rsidR="00A50002" w:rsidRPr="00A16DF7" w14:paraId="7B059B27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6884363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1) Extra-articular manifestation</w:t>
            </w:r>
          </w:p>
        </w:tc>
        <w:tc>
          <w:tcPr>
            <w:tcW w:w="7512" w:type="dxa"/>
            <w:vAlign w:val="center"/>
          </w:tcPr>
          <w:p w14:paraId="748E1423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Reflect disease burden, important to have a complete history of the patient, important for clinical decision making</w:t>
            </w:r>
          </w:p>
          <w:p w14:paraId="09A7877E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On global level difficult to interpreter and to collect; limited additional benefit for research; never used for research</w:t>
            </w:r>
          </w:p>
        </w:tc>
      </w:tr>
      <w:tr w:rsidR="00A50002" w:rsidRPr="00A16DF7" w14:paraId="56FBCECD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211E11B8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2) Work productivity</w:t>
            </w:r>
          </w:p>
        </w:tc>
        <w:tc>
          <w:tcPr>
            <w:tcW w:w="7512" w:type="dxa"/>
            <w:vAlign w:val="center"/>
          </w:tcPr>
          <w:p w14:paraId="199A7EB6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5E9252BB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153981A4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3) Sexual life</w:t>
            </w:r>
          </w:p>
        </w:tc>
        <w:tc>
          <w:tcPr>
            <w:tcW w:w="7512" w:type="dxa"/>
            <w:vAlign w:val="center"/>
          </w:tcPr>
          <w:p w14:paraId="5A2F2B05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5624EC43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2E7CA9B3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4) Joint Surgery</w:t>
            </w:r>
          </w:p>
        </w:tc>
        <w:tc>
          <w:tcPr>
            <w:tcW w:w="7512" w:type="dxa"/>
            <w:vAlign w:val="center"/>
          </w:tcPr>
          <w:p w14:paraId="7F8702BA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for practice and informative for research (gives summary of past severity), marker end of stage joint destruction, long term outcome</w:t>
            </w:r>
          </w:p>
          <w:p w14:paraId="79809D71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CON: difficult to collect in patients with several surgeries; recall bias, many surgeries not related to RA; no standardized tool available; no additional benefit; not core; </w:t>
            </w:r>
          </w:p>
        </w:tc>
      </w:tr>
      <w:tr w:rsidR="00A50002" w:rsidRPr="00A16DF7" w14:paraId="73CAD7ED" w14:textId="77777777" w:rsidTr="00CF68FD">
        <w:trPr>
          <w:trHeight w:val="683"/>
        </w:trPr>
        <w:tc>
          <w:tcPr>
            <w:tcW w:w="2941" w:type="dxa"/>
            <w:vAlign w:val="center"/>
          </w:tcPr>
          <w:p w14:paraId="6188BC0D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5) Grip strength</w:t>
            </w:r>
          </w:p>
        </w:tc>
        <w:tc>
          <w:tcPr>
            <w:tcW w:w="7512" w:type="dxa"/>
            <w:vAlign w:val="center"/>
          </w:tcPr>
          <w:p w14:paraId="55A32646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to patients; second voting round as it was emphasized by patient partners to be important;</w:t>
            </w:r>
          </w:p>
          <w:p w14:paraId="6F002651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Not used in clinical practice or for research</w:t>
            </w:r>
          </w:p>
        </w:tc>
      </w:tr>
      <w:tr w:rsidR="00A50002" w:rsidRPr="00A16DF7" w14:paraId="79A13476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7CA8B85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6) NSAIDs</w:t>
            </w:r>
          </w:p>
        </w:tc>
        <w:tc>
          <w:tcPr>
            <w:tcW w:w="7512" w:type="dxa"/>
            <w:vAlign w:val="center"/>
          </w:tcPr>
          <w:p w14:paraId="405740D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as related pain; disease activity; association of  (co)morbidity and NSAID</w:t>
            </w:r>
          </w:p>
          <w:p w14:paraId="6E602610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Poorly collected in established cohorts, not used in research, patients do not know, difficult to collect</w:t>
            </w:r>
          </w:p>
        </w:tc>
      </w:tr>
      <w:tr w:rsidR="00A50002" w:rsidRPr="00A16DF7" w14:paraId="74D6C5B7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38668E6D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7) Adverse events (AE)</w:t>
            </w:r>
          </w:p>
        </w:tc>
        <w:tc>
          <w:tcPr>
            <w:tcW w:w="7512" w:type="dxa"/>
            <w:vAlign w:val="center"/>
          </w:tcPr>
          <w:p w14:paraId="5172B34E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 xml:space="preserve">PRO: Crucial regarding drug safety, often reason why registers were developed; </w:t>
            </w:r>
          </w:p>
          <w:p w14:paraId="38558AA8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interrelated with comorbidities; Defining concept is very difficult; not feasible to collect, concern about validation what is measured</w:t>
            </w:r>
          </w:p>
          <w:p w14:paraId="44B52845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May consider AE as ‘research agenda’ for instruments and collaborative methods</w:t>
            </w:r>
          </w:p>
        </w:tc>
      </w:tr>
      <w:tr w:rsidR="00A50002" w:rsidRPr="00A16DF7" w14:paraId="5A088AC0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6E6BF7D6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18) Ultrasound</w:t>
            </w:r>
          </w:p>
        </w:tc>
        <w:tc>
          <w:tcPr>
            <w:tcW w:w="7512" w:type="dxa"/>
            <w:vAlign w:val="center"/>
          </w:tcPr>
          <w:p w14:paraId="3F0FBE69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Important but not core; excluded after first round of voting at first face to face meeting;</w:t>
            </w:r>
          </w:p>
        </w:tc>
      </w:tr>
      <w:tr w:rsidR="00A50002" w:rsidRPr="00A16DF7" w14:paraId="3C5918E3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14BFC1F7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lastRenderedPageBreak/>
              <w:t>19) MRI joints</w:t>
            </w:r>
          </w:p>
        </w:tc>
        <w:tc>
          <w:tcPr>
            <w:tcW w:w="7512" w:type="dxa"/>
            <w:vAlign w:val="center"/>
          </w:tcPr>
          <w:p w14:paraId="1B80EEE2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3AAE6055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11C8C90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0) Chest x-ray</w:t>
            </w:r>
          </w:p>
        </w:tc>
        <w:tc>
          <w:tcPr>
            <w:tcW w:w="7512" w:type="dxa"/>
            <w:vAlign w:val="center"/>
          </w:tcPr>
          <w:p w14:paraId="7F4950D1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4490D345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EB260D7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1) Vaccination</w:t>
            </w:r>
          </w:p>
        </w:tc>
        <w:tc>
          <w:tcPr>
            <w:tcW w:w="7512" w:type="dxa"/>
            <w:vAlign w:val="center"/>
          </w:tcPr>
          <w:p w14:paraId="2C39E848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</w:t>
            </w:r>
            <w:r w:rsidRPr="00A16DF7">
              <w:rPr>
                <w:lang w:val="en-GB"/>
              </w:rPr>
              <w:t xml:space="preserve"> </w:t>
            </w:r>
            <w:r w:rsidRPr="00A16DF7">
              <w:rPr>
                <w:sz w:val="18"/>
                <w:szCs w:val="18"/>
                <w:lang w:val="en-GB"/>
              </w:rPr>
              <w:t>Time consuming and most patients do not have information available;</w:t>
            </w:r>
          </w:p>
        </w:tc>
      </w:tr>
      <w:tr w:rsidR="00A50002" w:rsidRPr="00A16DF7" w14:paraId="45A30A1E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0305D1FD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2) Treatment unrelated to RA</w:t>
            </w:r>
          </w:p>
        </w:tc>
        <w:tc>
          <w:tcPr>
            <w:tcW w:w="7512" w:type="dxa"/>
            <w:vAlign w:val="center"/>
          </w:tcPr>
          <w:p w14:paraId="11559B2C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PRO: important information when prescribing RA personalised treatment; impact on management and adverse events;</w:t>
            </w:r>
          </w:p>
          <w:p w14:paraId="1C2EACAC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CON: interdependency with comorbidities; not feasible</w:t>
            </w:r>
          </w:p>
        </w:tc>
      </w:tr>
      <w:tr w:rsidR="00A50002" w:rsidRPr="00A16DF7" w14:paraId="3B767FF3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1AC7ED41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3) Physio-Therapy</w:t>
            </w:r>
          </w:p>
        </w:tc>
        <w:tc>
          <w:tcPr>
            <w:tcW w:w="7512" w:type="dxa"/>
            <w:vAlign w:val="center"/>
          </w:tcPr>
          <w:p w14:paraId="02E58D9D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09A34F1E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4C1764CC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4) Occupational Therapy</w:t>
            </w:r>
          </w:p>
        </w:tc>
        <w:tc>
          <w:tcPr>
            <w:tcW w:w="7512" w:type="dxa"/>
            <w:vAlign w:val="center"/>
          </w:tcPr>
          <w:p w14:paraId="3882B695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61A49FF5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591EF555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5) Psychological / Emotional Therapy</w:t>
            </w:r>
          </w:p>
        </w:tc>
        <w:tc>
          <w:tcPr>
            <w:tcW w:w="7512" w:type="dxa"/>
            <w:vAlign w:val="center"/>
          </w:tcPr>
          <w:p w14:paraId="13B6AA01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  <w:tr w:rsidR="00A50002" w:rsidRPr="00A16DF7" w14:paraId="13BE79F4" w14:textId="77777777" w:rsidTr="00CF68FD">
        <w:trPr>
          <w:trHeight w:val="208"/>
        </w:trPr>
        <w:tc>
          <w:tcPr>
            <w:tcW w:w="2941" w:type="dxa"/>
            <w:vAlign w:val="center"/>
          </w:tcPr>
          <w:p w14:paraId="039971AB" w14:textId="77777777" w:rsidR="00A50002" w:rsidRPr="00A16DF7" w:rsidRDefault="00A50002" w:rsidP="00CF68FD">
            <w:pPr>
              <w:rPr>
                <w:sz w:val="21"/>
                <w:szCs w:val="22"/>
                <w:lang w:val="en-GB"/>
              </w:rPr>
            </w:pPr>
            <w:r w:rsidRPr="00A16DF7">
              <w:rPr>
                <w:sz w:val="21"/>
                <w:szCs w:val="22"/>
                <w:lang w:val="en-GB"/>
              </w:rPr>
              <w:t>26) Podiatry</w:t>
            </w:r>
          </w:p>
        </w:tc>
        <w:tc>
          <w:tcPr>
            <w:tcW w:w="7512" w:type="dxa"/>
            <w:vAlign w:val="center"/>
          </w:tcPr>
          <w:p w14:paraId="30AA63AC" w14:textId="77777777" w:rsidR="00A50002" w:rsidRPr="00A16DF7" w:rsidRDefault="00A50002" w:rsidP="00CF68FD">
            <w:pPr>
              <w:rPr>
                <w:sz w:val="18"/>
                <w:szCs w:val="18"/>
                <w:lang w:val="en-GB"/>
              </w:rPr>
            </w:pPr>
            <w:r w:rsidRPr="00A16DF7">
              <w:rPr>
                <w:sz w:val="18"/>
                <w:szCs w:val="18"/>
                <w:lang w:val="en-GB"/>
              </w:rPr>
              <w:t>Excluded after first round of voting at first face to face meeting;</w:t>
            </w:r>
          </w:p>
        </w:tc>
      </w:tr>
    </w:tbl>
    <w:p w14:paraId="2CC28D85" w14:textId="1FE660A0" w:rsidR="00A50002" w:rsidRPr="00A16DF7" w:rsidRDefault="00A50002" w:rsidP="00A50002">
      <w:pPr>
        <w:spacing w:after="160" w:line="259" w:lineRule="auto"/>
        <w:rPr>
          <w:b/>
          <w:lang w:val="en-GB"/>
        </w:rPr>
      </w:pPr>
    </w:p>
    <w:sectPr w:rsidR="00A50002" w:rsidRPr="00A16DF7" w:rsidSect="00AF23E1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D01EDC"/>
    <w:multiLevelType w:val="hybridMultilevel"/>
    <w:tmpl w:val="BEC04F96"/>
    <w:lvl w:ilvl="0" w:tplc="953A654E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50002"/>
    <w:rsid w:val="000127EF"/>
    <w:rsid w:val="0001706C"/>
    <w:rsid w:val="00063BC3"/>
    <w:rsid w:val="00094275"/>
    <w:rsid w:val="000E7CC1"/>
    <w:rsid w:val="001408EE"/>
    <w:rsid w:val="00175060"/>
    <w:rsid w:val="001E3809"/>
    <w:rsid w:val="001F0A29"/>
    <w:rsid w:val="001F28CF"/>
    <w:rsid w:val="002413F7"/>
    <w:rsid w:val="00245194"/>
    <w:rsid w:val="00257094"/>
    <w:rsid w:val="002623FB"/>
    <w:rsid w:val="00265294"/>
    <w:rsid w:val="00297C7B"/>
    <w:rsid w:val="002B22FB"/>
    <w:rsid w:val="002C0E0C"/>
    <w:rsid w:val="002F7DDC"/>
    <w:rsid w:val="00361542"/>
    <w:rsid w:val="003664EB"/>
    <w:rsid w:val="003808B7"/>
    <w:rsid w:val="003906BE"/>
    <w:rsid w:val="003C1D7D"/>
    <w:rsid w:val="003D7355"/>
    <w:rsid w:val="003F3219"/>
    <w:rsid w:val="003F4FAB"/>
    <w:rsid w:val="00405699"/>
    <w:rsid w:val="0044356C"/>
    <w:rsid w:val="0046464A"/>
    <w:rsid w:val="004B4083"/>
    <w:rsid w:val="004B499A"/>
    <w:rsid w:val="004B6312"/>
    <w:rsid w:val="004F1C8E"/>
    <w:rsid w:val="004F3331"/>
    <w:rsid w:val="005009E9"/>
    <w:rsid w:val="00513176"/>
    <w:rsid w:val="00513CC6"/>
    <w:rsid w:val="00544BB1"/>
    <w:rsid w:val="005573C0"/>
    <w:rsid w:val="00577EB2"/>
    <w:rsid w:val="005928E6"/>
    <w:rsid w:val="005D5D06"/>
    <w:rsid w:val="0063368C"/>
    <w:rsid w:val="006371A9"/>
    <w:rsid w:val="006507E7"/>
    <w:rsid w:val="006668E9"/>
    <w:rsid w:val="00667A1D"/>
    <w:rsid w:val="00677647"/>
    <w:rsid w:val="00691107"/>
    <w:rsid w:val="00696951"/>
    <w:rsid w:val="0070098A"/>
    <w:rsid w:val="00745DB5"/>
    <w:rsid w:val="00772F83"/>
    <w:rsid w:val="007D4B56"/>
    <w:rsid w:val="007E518A"/>
    <w:rsid w:val="007E6BAB"/>
    <w:rsid w:val="00834BA5"/>
    <w:rsid w:val="0084249A"/>
    <w:rsid w:val="00842929"/>
    <w:rsid w:val="008500F0"/>
    <w:rsid w:val="0086007B"/>
    <w:rsid w:val="00872792"/>
    <w:rsid w:val="008846D6"/>
    <w:rsid w:val="008B1DC0"/>
    <w:rsid w:val="008C46F3"/>
    <w:rsid w:val="008D14CC"/>
    <w:rsid w:val="008D6C28"/>
    <w:rsid w:val="009003E4"/>
    <w:rsid w:val="00931495"/>
    <w:rsid w:val="0095588A"/>
    <w:rsid w:val="009732B3"/>
    <w:rsid w:val="009C4205"/>
    <w:rsid w:val="009C61B5"/>
    <w:rsid w:val="00A16DF7"/>
    <w:rsid w:val="00A21453"/>
    <w:rsid w:val="00A25C7B"/>
    <w:rsid w:val="00A2789F"/>
    <w:rsid w:val="00A31E67"/>
    <w:rsid w:val="00A440DD"/>
    <w:rsid w:val="00A50002"/>
    <w:rsid w:val="00A56C5A"/>
    <w:rsid w:val="00A648BF"/>
    <w:rsid w:val="00A911B5"/>
    <w:rsid w:val="00AB4481"/>
    <w:rsid w:val="00AF23E1"/>
    <w:rsid w:val="00AF7F3F"/>
    <w:rsid w:val="00B20406"/>
    <w:rsid w:val="00B34D30"/>
    <w:rsid w:val="00B64E24"/>
    <w:rsid w:val="00B65060"/>
    <w:rsid w:val="00BC71CC"/>
    <w:rsid w:val="00BD0608"/>
    <w:rsid w:val="00BE16E3"/>
    <w:rsid w:val="00BE1C22"/>
    <w:rsid w:val="00BF392E"/>
    <w:rsid w:val="00BF3BD5"/>
    <w:rsid w:val="00BF780C"/>
    <w:rsid w:val="00C05E47"/>
    <w:rsid w:val="00C23500"/>
    <w:rsid w:val="00C4423A"/>
    <w:rsid w:val="00C66198"/>
    <w:rsid w:val="00C70C7C"/>
    <w:rsid w:val="00C7705E"/>
    <w:rsid w:val="00C9651C"/>
    <w:rsid w:val="00CA0D69"/>
    <w:rsid w:val="00CC02E0"/>
    <w:rsid w:val="00CF68FD"/>
    <w:rsid w:val="00D072EB"/>
    <w:rsid w:val="00D26742"/>
    <w:rsid w:val="00D30512"/>
    <w:rsid w:val="00D44334"/>
    <w:rsid w:val="00D47C35"/>
    <w:rsid w:val="00D81E4F"/>
    <w:rsid w:val="00D901C6"/>
    <w:rsid w:val="00DC212F"/>
    <w:rsid w:val="00DE539D"/>
    <w:rsid w:val="00E22AE5"/>
    <w:rsid w:val="00E400FA"/>
    <w:rsid w:val="00E72B8B"/>
    <w:rsid w:val="00E852E2"/>
    <w:rsid w:val="00E93ACD"/>
    <w:rsid w:val="00ED1BB6"/>
    <w:rsid w:val="00EE21C1"/>
    <w:rsid w:val="00EE567D"/>
    <w:rsid w:val="00F0767C"/>
    <w:rsid w:val="00F07936"/>
    <w:rsid w:val="00F238E7"/>
    <w:rsid w:val="00F71908"/>
    <w:rsid w:val="00FA2906"/>
    <w:rsid w:val="00FB27CA"/>
    <w:rsid w:val="00FE7266"/>
    <w:rsid w:val="00FF7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09818DA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8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2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Standard">
    <w:name w:val="Normal"/>
    <w:qFormat/>
    <w:rsid w:val="00A50002"/>
    <w:rPr>
      <w:rFonts w:ascii="Times New Roman" w:eastAsia="Calibri" w:hAnsi="Times New Roman" w:cs="Times New Roman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72"/>
    <w:qFormat/>
    <w:rsid w:val="00A50002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C0E0C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C0E0C"/>
    <w:rPr>
      <w:rFonts w:ascii="Times New Roman" w:eastAsia="Calibri" w:hAnsi="Times New Roman" w:cs="Times New Roman"/>
      <w:sz w:val="18"/>
      <w:szCs w:val="18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578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8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8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2531</Words>
  <Characters>15950</Characters>
  <Application>Microsoft Macintosh Word</Application>
  <DocSecurity>0</DocSecurity>
  <Lines>132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4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ga Radner</dc:creator>
  <cp:keywords/>
  <dc:description/>
  <cp:lastModifiedBy>Helga Radner</cp:lastModifiedBy>
  <cp:revision>2</cp:revision>
  <dcterms:created xsi:type="dcterms:W3CDTF">2017-12-09T14:59:00Z</dcterms:created>
  <dcterms:modified xsi:type="dcterms:W3CDTF">2017-12-09T14:59:00Z</dcterms:modified>
</cp:coreProperties>
</file>